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5C2A" w:rsidRDefault="00CF3E82">
      <w:pPr>
        <w:rPr>
          <w:b/>
          <w:u w:val="single"/>
        </w:rPr>
      </w:pPr>
      <w:r w:rsidRPr="008C102C">
        <w:rPr>
          <w:b/>
          <w:u w:val="single"/>
        </w:rPr>
        <w:t>Appendix</w:t>
      </w:r>
    </w:p>
    <w:p w:rsidR="00216F48" w:rsidRDefault="00216F48">
      <w:pPr>
        <w:rPr>
          <w:b/>
          <w:u w:val="single"/>
        </w:rPr>
      </w:pPr>
    </w:p>
    <w:p w:rsidR="0008719E" w:rsidRDefault="0008719E">
      <w:pPr>
        <w:rPr>
          <w:b/>
          <w:u w:val="single"/>
        </w:rPr>
      </w:pPr>
      <w:proofErr w:type="gramStart"/>
      <w:r>
        <w:rPr>
          <w:b/>
          <w:u w:val="single"/>
        </w:rPr>
        <w:t>fMRI</w:t>
      </w:r>
      <w:proofErr w:type="gramEnd"/>
      <w:r>
        <w:rPr>
          <w:b/>
          <w:u w:val="single"/>
        </w:rPr>
        <w:t xml:space="preserve"> scanning protocol</w:t>
      </w:r>
    </w:p>
    <w:p w:rsidR="0008719E" w:rsidRDefault="0008719E">
      <w:pPr>
        <w:rPr>
          <w:b/>
          <w:u w:val="single"/>
        </w:rPr>
      </w:pPr>
    </w:p>
    <w:p w:rsidR="0008719E" w:rsidRPr="000633A9" w:rsidRDefault="0008719E" w:rsidP="0008719E">
      <w:r w:rsidRPr="000633A9">
        <w:t xml:space="preserve">Brain images were acquired using a </w:t>
      </w:r>
      <w:proofErr w:type="spellStart"/>
      <w:r w:rsidRPr="000633A9">
        <w:t>3.0T</w:t>
      </w:r>
      <w:proofErr w:type="spellEnd"/>
      <w:r w:rsidRPr="000633A9">
        <w:t xml:space="preserve"> Siemens </w:t>
      </w:r>
      <w:proofErr w:type="spellStart"/>
      <w:r w:rsidRPr="000633A9">
        <w:t>MAGNETOM</w:t>
      </w:r>
      <w:proofErr w:type="spellEnd"/>
      <w:r w:rsidRPr="000633A9">
        <w:t xml:space="preserve">® </w:t>
      </w:r>
      <w:proofErr w:type="spellStart"/>
      <w:r w:rsidRPr="000633A9">
        <w:t>Verio</w:t>
      </w:r>
      <w:proofErr w:type="spellEnd"/>
      <w:r w:rsidRPr="000633A9">
        <w:t xml:space="preserve"> Magnetic Resonance Imaging System and a 32-channel head coil.</w:t>
      </w:r>
      <w:r>
        <w:t xml:space="preserve"> </w:t>
      </w:r>
      <w:r w:rsidRPr="000633A9">
        <w:t xml:space="preserve">A whole-brain gradient echo-planar imaging sequence was used to acquire blood oxygenation level–dependent (BOLD) functional images. For functional scans the parameters were: echo time (TE) of 30 </w:t>
      </w:r>
      <w:proofErr w:type="spellStart"/>
      <w:r w:rsidRPr="000633A9">
        <w:t>msec</w:t>
      </w:r>
      <w:proofErr w:type="spellEnd"/>
      <w:r w:rsidRPr="000633A9">
        <w:t>, 46 contiguous 3-mm–thick slices, field of view 192x192mm, voxel size 3.0 x 3.0 x 3.0 mm</w:t>
      </w:r>
      <w:r w:rsidRPr="000633A9">
        <w:rPr>
          <w:vertAlign w:val="superscript"/>
        </w:rPr>
        <w:t>3</w:t>
      </w:r>
      <w:r w:rsidRPr="000633A9">
        <w:t xml:space="preserve"> and repetition time (TR) of 3000msec. After the BOLD imaging T-1</w:t>
      </w:r>
      <w:r>
        <w:t xml:space="preserve"> </w:t>
      </w:r>
      <w:r w:rsidRPr="000633A9">
        <w:t>weighted structural scans, 1 x 1 x 1mm</w:t>
      </w:r>
      <w:r w:rsidRPr="000633A9">
        <w:rPr>
          <w:vertAlign w:val="superscript"/>
        </w:rPr>
        <w:t>3</w:t>
      </w:r>
      <w:r w:rsidRPr="000633A9">
        <w:t xml:space="preserve">, were acquired for registration and overlay of brain activation. </w:t>
      </w:r>
    </w:p>
    <w:p w:rsidR="0008719E" w:rsidRPr="000633A9" w:rsidRDefault="0008719E" w:rsidP="0008719E"/>
    <w:p w:rsidR="0008719E" w:rsidRDefault="0008719E" w:rsidP="0008719E">
      <w:r w:rsidRPr="000633A9">
        <w:t>Physiological noise data was collected using respiratory bellows and a pulse oximeter, together with volume triggers from the scanner. All data was recorded using an MP150 system (BIOPAC Systems, Inc., Goleta, CA) at a sample rate of 50Hz. B</w:t>
      </w:r>
      <w:r w:rsidRPr="000633A9">
        <w:rPr>
          <w:vertAlign w:val="subscript"/>
        </w:rPr>
        <w:t>0</w:t>
      </w:r>
      <w:r w:rsidRPr="000633A9">
        <w:t xml:space="preserve"> field maps were also acquired to correct for regions of field inhomogeneity. </w:t>
      </w:r>
    </w:p>
    <w:p w:rsidR="00EE298D" w:rsidRDefault="00EE298D" w:rsidP="0008719E"/>
    <w:p w:rsidR="00EE298D" w:rsidRDefault="00EE298D" w:rsidP="00EE298D">
      <w:pPr>
        <w:outlineLvl w:val="0"/>
        <w:rPr>
          <w:b/>
        </w:rPr>
      </w:pPr>
      <w:r w:rsidRPr="00A70E22">
        <w:rPr>
          <w:b/>
        </w:rPr>
        <w:t>Stimulation paradigm</w:t>
      </w:r>
    </w:p>
    <w:p w:rsidR="00EE298D" w:rsidRPr="00A70E22" w:rsidRDefault="00EE298D" w:rsidP="00EE298D">
      <w:pPr>
        <w:outlineLvl w:val="0"/>
        <w:rPr>
          <w:b/>
        </w:rPr>
      </w:pPr>
    </w:p>
    <w:p w:rsidR="00EE298D" w:rsidRPr="000633A9" w:rsidRDefault="00EE298D" w:rsidP="00EE298D">
      <w:pPr>
        <w:outlineLvl w:val="0"/>
      </w:pPr>
      <w:r w:rsidRPr="000633A9">
        <w:t xml:space="preserve">The fMRI scan paradigm is summarised in </w:t>
      </w:r>
      <w:r w:rsidR="003273CA">
        <w:fldChar w:fldCharType="begin"/>
      </w:r>
      <w:r>
        <w:instrText xml:space="preserve"> REF _Ref302387356 \h </w:instrText>
      </w:r>
      <w:r w:rsidR="003273CA">
        <w:fldChar w:fldCharType="separate"/>
      </w:r>
      <w:r w:rsidR="00D347D5" w:rsidRPr="000633A9">
        <w:t xml:space="preserve">Figure </w:t>
      </w:r>
      <w:r w:rsidR="00D347D5">
        <w:rPr>
          <w:noProof/>
        </w:rPr>
        <w:t>1</w:t>
      </w:r>
      <w:r w:rsidR="003273CA">
        <w:fldChar w:fldCharType="end"/>
      </w:r>
      <w:bookmarkStart w:id="0" w:name="_GoBack"/>
      <w:bookmarkEnd w:id="0"/>
      <w:r w:rsidRPr="000633A9">
        <w:t xml:space="preserve">. Cold stimuli were generated using 30 x </w:t>
      </w:r>
      <w:proofErr w:type="gramStart"/>
      <w:r w:rsidRPr="000633A9">
        <w:t xml:space="preserve">30 mm </w:t>
      </w:r>
      <w:proofErr w:type="spellStart"/>
      <w:r w:rsidRPr="000633A9">
        <w:t>ATS</w:t>
      </w:r>
      <w:proofErr w:type="spellEnd"/>
      <w:r w:rsidRPr="000633A9">
        <w:t xml:space="preserve"> </w:t>
      </w:r>
      <w:proofErr w:type="spellStart"/>
      <w:r w:rsidRPr="000633A9">
        <w:t>thermode</w:t>
      </w:r>
      <w:proofErr w:type="spellEnd"/>
      <w:r w:rsidRPr="000633A9">
        <w:t xml:space="preserve"> (Medoc, Ramat </w:t>
      </w:r>
      <w:proofErr w:type="spellStart"/>
      <w:r w:rsidRPr="000633A9">
        <w:t>Yishai</w:t>
      </w:r>
      <w:proofErr w:type="spellEnd"/>
      <w:r w:rsidRPr="000633A9">
        <w:t>, Israel).</w:t>
      </w:r>
      <w:proofErr w:type="gramEnd"/>
      <w:r w:rsidRPr="000633A9">
        <w:t xml:space="preserve"> Eight stimuli at 15</w:t>
      </w:r>
      <w:r w:rsidRPr="000633A9">
        <w:rPr>
          <w:vertAlign w:val="superscript"/>
        </w:rPr>
        <w:t>o</w:t>
      </w:r>
      <w:r w:rsidRPr="000633A9">
        <w:t>C, each of 14-second duration were applied to the medial joint line of the affected knee in a block design</w:t>
      </w:r>
      <w:r>
        <w:t xml:space="preserve"> with a rest period between stimuli. This </w:t>
      </w:r>
      <w:r w:rsidRPr="000633A9">
        <w:t>inter-stimulus interval (ISI) was jittered with a minimum of 90 seconds. Mechanical punctate stimuli were generated using a custom-made weighted pinprick simulator, which exerted a force of 512mN</w:t>
      </w:r>
      <w:r w:rsidRPr="000633A9">
        <w:rPr>
          <w:rFonts w:cs="Times New Roman"/>
          <w:b/>
          <w:bCs/>
          <w:color w:val="231F20"/>
          <w:sz w:val="18"/>
          <w:szCs w:val="18"/>
        </w:rPr>
        <w:t xml:space="preserve"> </w:t>
      </w:r>
      <w:r w:rsidRPr="000633A9">
        <w:rPr>
          <w:bCs/>
        </w:rPr>
        <w:t xml:space="preserve">(MRC Systems). </w:t>
      </w:r>
      <w:r w:rsidRPr="000633A9">
        <w:t>15 stimuli were applied to the ante</w:t>
      </w:r>
      <w:r>
        <w:t>rior aspect of the lower limb of</w:t>
      </w:r>
      <w:r w:rsidRPr="000633A9">
        <w:t xml:space="preserve"> the affected knee, at least 5cm distal to the tibial tuberosity.</w:t>
      </w:r>
      <w:r>
        <w:t xml:space="preserve"> Each stimulus, or event, was separated by a jittered ISI of at least 15 seconds. This event-related design allows the haemodynamic response for each individual stimulus to be estimated.</w:t>
      </w:r>
      <w:r w:rsidRPr="000633A9">
        <w:t xml:space="preserve"> Participants were instructed to keep their eyes open and fixate on a cross during stimulation. </w:t>
      </w:r>
    </w:p>
    <w:p w:rsidR="00EE298D" w:rsidRPr="000633A9" w:rsidRDefault="00EE298D" w:rsidP="00EE298D"/>
    <w:p w:rsidR="00EE298D" w:rsidRPr="000633A9" w:rsidRDefault="00EE298D" w:rsidP="00EE298D">
      <w:r w:rsidRPr="000633A9">
        <w:t xml:space="preserve">Participants completed perception ratings at the end of the cold and punctate stimulation paradigms. This was done using a computerized VAS displayed on a projector screen, which was visible whilst in the scanner. For both paradigms participants were asked to rate how unpleasant stimuli had felt on average. The anchor statements were ‘not unpleasant’ and ‘extremely unpleasant’. After the cold paradigm, participants were asked to rate how painful the stimuli had felt on average. The anchor statements for this rating were ‘not painful’ and ‘extremely painful’. The corresponding rating after the punctate paradigm captured the average sharpness of the </w:t>
      </w:r>
      <w:r>
        <w:t xml:space="preserve">painful </w:t>
      </w:r>
      <w:r w:rsidRPr="000633A9">
        <w:t xml:space="preserve">stimuli, with the anchor statements ‘not sharp’ and ‘extremely sharp’. The final rating for each paradigm recorded the intensity of any ongoing knee pain attributed to the patients’ usual arthritis pain, using the anchor statements ‘not painful’ and ‘extremely painful’. The ratings were collected using Presentation software (version 16.0; Neurobehavioral Systems, Albany, CA) and a button box controlled by the participant in the scanner. </w:t>
      </w:r>
      <w:r>
        <w:t>During the same scanner session, imaging data were also collected for 10 minutes while resting immediately before and after exercise induced pain states.</w:t>
      </w:r>
    </w:p>
    <w:p w:rsidR="00EE298D" w:rsidRDefault="00EE298D" w:rsidP="00EE298D">
      <w:pPr>
        <w:rPr>
          <w:b/>
        </w:rPr>
      </w:pPr>
    </w:p>
    <w:p w:rsidR="00EE298D" w:rsidRPr="000633A9" w:rsidRDefault="00EE298D" w:rsidP="0008719E"/>
    <w:p w:rsidR="0008719E" w:rsidRPr="000633A9" w:rsidRDefault="0008719E" w:rsidP="0008719E"/>
    <w:p w:rsidR="0008719E" w:rsidRDefault="0008719E">
      <w:pPr>
        <w:rPr>
          <w:b/>
          <w:u w:val="single"/>
        </w:rPr>
      </w:pPr>
    </w:p>
    <w:p w:rsidR="00216F48" w:rsidRPr="000633A9" w:rsidRDefault="00216F48" w:rsidP="00216F48">
      <w:pPr>
        <w:pStyle w:val="Caption"/>
        <w:spacing w:line="240" w:lineRule="auto"/>
      </w:pPr>
      <w:bookmarkStart w:id="1" w:name="_Ref302387356"/>
      <w:bookmarkStart w:id="2" w:name="_Toc312963003"/>
      <w:r w:rsidRPr="000633A9">
        <w:t xml:space="preserve">Figure </w:t>
      </w:r>
      <w:r w:rsidR="003273CA">
        <w:rPr>
          <w:noProof/>
        </w:rPr>
        <w:fldChar w:fldCharType="begin"/>
      </w:r>
      <w:r w:rsidR="00D347D5">
        <w:rPr>
          <w:noProof/>
        </w:rPr>
        <w:instrText xml:space="preserve"> SEQ Figure \* ARABIC </w:instrText>
      </w:r>
      <w:r w:rsidR="003273CA">
        <w:rPr>
          <w:noProof/>
        </w:rPr>
        <w:fldChar w:fldCharType="separate"/>
      </w:r>
      <w:r w:rsidR="00D347D5">
        <w:rPr>
          <w:noProof/>
        </w:rPr>
        <w:t>1</w:t>
      </w:r>
      <w:r w:rsidR="003273CA">
        <w:rPr>
          <w:noProof/>
        </w:rPr>
        <w:fldChar w:fldCharType="end"/>
      </w:r>
      <w:bookmarkEnd w:id="1"/>
      <w:r w:rsidRPr="000633A9">
        <w:t xml:space="preserve"> Illustration of the scanning experimental paradigm performed by the study participants</w:t>
      </w:r>
      <w:r w:rsidRPr="000633A9">
        <w:rPr>
          <w:noProof/>
          <w:lang w:val="en-IN" w:eastAsia="en-IN"/>
        </w:rPr>
        <w:drawing>
          <wp:inline distT="0" distB="0" distL="0" distR="0">
            <wp:extent cx="5270500" cy="3952875"/>
            <wp:effectExtent l="0" t="0" r="1270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70500" cy="3952875"/>
                    </a:xfrm>
                    <a:prstGeom prst="rect">
                      <a:avLst/>
                    </a:prstGeom>
                    <a:noFill/>
                    <a:ln>
                      <a:noFill/>
                    </a:ln>
                  </pic:spPr>
                </pic:pic>
              </a:graphicData>
            </a:graphic>
          </wp:inline>
        </w:drawing>
      </w:r>
      <w:bookmarkEnd w:id="2"/>
    </w:p>
    <w:p w:rsidR="00216F48" w:rsidRPr="000633A9" w:rsidRDefault="00216F48" w:rsidP="00216F48">
      <w:pPr>
        <w:rPr>
          <w:sz w:val="22"/>
          <w:szCs w:val="22"/>
        </w:rPr>
      </w:pPr>
      <w:r w:rsidRPr="000633A9">
        <w:rPr>
          <w:sz w:val="22"/>
          <w:szCs w:val="22"/>
        </w:rPr>
        <w:t>*Questionnaires used to assess the psychological characteristics of the participants included: Hospital Anxiety and Depression Scale; STAI=State-Trait Anxiety Inventory; P</w:t>
      </w:r>
      <w:r>
        <w:rPr>
          <w:sz w:val="22"/>
          <w:szCs w:val="22"/>
        </w:rPr>
        <w:t>ain Catastrophising Score</w:t>
      </w:r>
      <w:r w:rsidRPr="000633A9">
        <w:rPr>
          <w:sz w:val="22"/>
          <w:szCs w:val="22"/>
        </w:rPr>
        <w:t xml:space="preserve">; Pittsburgh Sleep Quality Index and Tampa scale of </w:t>
      </w:r>
      <w:proofErr w:type="spellStart"/>
      <w:r w:rsidRPr="000633A9">
        <w:rPr>
          <w:sz w:val="22"/>
          <w:szCs w:val="22"/>
        </w:rPr>
        <w:t>kinesophobia</w:t>
      </w:r>
      <w:proofErr w:type="spellEnd"/>
      <w:r w:rsidRPr="000633A9">
        <w:rPr>
          <w:sz w:val="22"/>
          <w:szCs w:val="22"/>
        </w:rPr>
        <w:t>. CDT=cold detection threshold, CPT=cold pain threshold, MPT=mechanical pain threshold; OKS=Oxford Knee Score.</w:t>
      </w:r>
    </w:p>
    <w:p w:rsidR="00216F48" w:rsidRDefault="00216F48">
      <w:pPr>
        <w:rPr>
          <w:b/>
          <w:u w:val="single"/>
        </w:rPr>
      </w:pPr>
    </w:p>
    <w:p w:rsidR="0008719E" w:rsidRDefault="0008719E">
      <w:pPr>
        <w:rPr>
          <w:b/>
          <w:u w:val="single"/>
        </w:rPr>
      </w:pPr>
    </w:p>
    <w:p w:rsidR="00B33B22" w:rsidRDefault="00B13B12">
      <w:pPr>
        <w:rPr>
          <w:b/>
          <w:u w:val="single"/>
        </w:rPr>
      </w:pPr>
      <w:r>
        <w:rPr>
          <w:b/>
          <w:u w:val="single"/>
        </w:rPr>
        <w:t>BOLD imaging analysis</w:t>
      </w:r>
    </w:p>
    <w:p w:rsidR="00B13B12" w:rsidRDefault="00B13B12">
      <w:pPr>
        <w:rPr>
          <w:b/>
          <w:u w:val="single"/>
        </w:rPr>
      </w:pPr>
    </w:p>
    <w:p w:rsidR="00B13B12" w:rsidRPr="000633A9" w:rsidRDefault="00B13B12" w:rsidP="00B13B12">
      <w:r w:rsidRPr="000633A9">
        <w:t xml:space="preserve">Registration to high-resolution structural and standard space images was carried out using FLIRT. Registration from high resolution structural to standard space was then further refined using FNIRT nonlinear registration </w:t>
      </w:r>
      <w:r w:rsidR="003273CA" w:rsidRPr="000633A9">
        <w:fldChar w:fldCharType="begin"/>
      </w:r>
      <w:r w:rsidR="00196D70">
        <w:instrText xml:space="preserve"> ADDIN EN.CITE &lt;EndNote&gt;&lt;Cite&gt;&lt;Author&gt;Jesper L. R. Andersson&lt;/Author&gt;&lt;Year&gt;2007&lt;/Year&gt;&lt;RecNum&gt;925&lt;/RecNum&gt;&lt;DisplayText&gt;(1)&lt;/DisplayText&gt;&lt;record&gt;&lt;rec-number&gt;925&lt;/rec-number&gt;&lt;foreign-keys&gt;&lt;key app="EN" db-id="25r0p9p2yr0295es9xpvzprmas9dvrz2t555" timestamp="1408907586"&gt;925&lt;/key&gt;&lt;/foreign-keys&gt;&lt;ref-type name="Journal Article"&gt;17&lt;/ref-type&gt;&lt;contributors&gt;&lt;authors&gt;&lt;author&gt;Jesper L. R. Andersson, Mark Jenkinson and Stephen Smith&lt;/author&gt;&lt;/authors&gt;&lt;/contributors&gt;&lt;titles&gt;&lt;title&gt;Non-linear optimisation&lt;/title&gt;&lt;secondary-title&gt;FMRIB technical report TR07JA1, 2007&lt;/secondary-title&gt;&lt;/titles&gt;&lt;periodical&gt;&lt;full-title&gt;FMRIB technical report TR07JA1, 2007&lt;/full-title&gt;&lt;/periodical&gt;&lt;dates&gt;&lt;year&gt;2007&lt;/year&gt;&lt;/dates&gt;&lt;urls&gt;&lt;/urls&gt;&lt;/record&gt;&lt;/Cite&gt;&lt;/EndNote&gt;</w:instrText>
      </w:r>
      <w:r w:rsidR="003273CA" w:rsidRPr="000633A9">
        <w:fldChar w:fldCharType="separate"/>
      </w:r>
      <w:r w:rsidR="00196D70">
        <w:rPr>
          <w:noProof/>
        </w:rPr>
        <w:t>(1)</w:t>
      </w:r>
      <w:r w:rsidR="003273CA" w:rsidRPr="000633A9">
        <w:fldChar w:fldCharType="end"/>
      </w:r>
      <w:r w:rsidRPr="000633A9">
        <w:t>.</w:t>
      </w:r>
    </w:p>
    <w:p w:rsidR="00B13B12" w:rsidRPr="000633A9" w:rsidRDefault="00B13B12" w:rsidP="00B13B12"/>
    <w:p w:rsidR="00B13B12" w:rsidRPr="000633A9" w:rsidRDefault="00B13B12" w:rsidP="00B13B12">
      <w:r w:rsidRPr="000633A9">
        <w:t xml:space="preserve">The following pre-statistics processing was applied; motion correction using MCFLIRT; non-brain removal using BET; spatial smoothing using a Gaussian kernel of FWHM 5mm; grand-mean intensity normalisation of the entire 4D dataset by a single multiplicative factor; </w:t>
      </w:r>
      <w:proofErr w:type="spellStart"/>
      <w:r w:rsidRPr="000633A9">
        <w:t>highpass</w:t>
      </w:r>
      <w:proofErr w:type="spellEnd"/>
      <w:r w:rsidRPr="000633A9">
        <w:t xml:space="preserve"> temporal filtering (Gaussian-weighted least-squares straight line fitting, with sigma=50.0s) and physiological noise correction (cardiac and respiratory) using modified RETROICOR </w:t>
      </w:r>
      <w:r w:rsidR="003273CA" w:rsidRPr="000633A9">
        <w:fldChar w:fldCharType="begin">
          <w:fldData xml:space="preserve">PEVuZE5vdGU+PENpdGU+PEF1dGhvcj5Ccm9va3M8L0F1dGhvcj48WWVhcj4yMDA4PC9ZZWFyPjxS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=
</w:fldData>
        </w:fldChar>
      </w:r>
      <w:r w:rsidR="00196D70">
        <w:instrText xml:space="preserve"> ADDIN EN.CITE </w:instrText>
      </w:r>
      <w:r w:rsidR="003273CA">
        <w:fldChar w:fldCharType="begin">
          <w:fldData xml:space="preserve">PEVuZE5vdGU+PENpdGU+PEF1dGhvcj5Ccm9va3M8L0F1dGhvcj48WWVhcj4yMDA4PC9ZZWFyPjxS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=
</w:fldData>
        </w:fldChar>
      </w:r>
      <w:r w:rsidR="00196D70">
        <w:instrText xml:space="preserve"> ADDIN EN.CITE.DATA </w:instrText>
      </w:r>
      <w:r w:rsidR="003273CA">
        <w:fldChar w:fldCharType="end"/>
      </w:r>
      <w:r w:rsidR="003273CA" w:rsidRPr="000633A9">
        <w:fldChar w:fldCharType="separate"/>
      </w:r>
      <w:r w:rsidR="00196D70">
        <w:rPr>
          <w:noProof/>
        </w:rPr>
        <w:t>(2)</w:t>
      </w:r>
      <w:r w:rsidR="003273CA" w:rsidRPr="000633A9">
        <w:fldChar w:fldCharType="end"/>
      </w:r>
      <w:r w:rsidRPr="000633A9">
        <w:t xml:space="preserve">. The tool </w:t>
      </w:r>
      <w:proofErr w:type="spellStart"/>
      <w:r w:rsidRPr="000633A9">
        <w:rPr>
          <w:i/>
        </w:rPr>
        <w:t>fsl_motion_outlier</w:t>
      </w:r>
      <w:proofErr w:type="spellEnd"/>
      <w:r w:rsidRPr="000633A9">
        <w:rPr>
          <w:i/>
        </w:rPr>
        <w:t xml:space="preserve"> </w:t>
      </w:r>
      <w:r w:rsidRPr="000633A9">
        <w:t>was used to remove any time-points that had been corrupted by large motion. The functional images were field-map corrected to reduce B</w:t>
      </w:r>
      <w:r w:rsidRPr="000633A9">
        <w:rPr>
          <w:vertAlign w:val="subscript"/>
        </w:rPr>
        <w:t>0</w:t>
      </w:r>
      <w:r w:rsidRPr="000633A9">
        <w:t xml:space="preserve"> distortion in the orbit</w:t>
      </w:r>
      <w:r>
        <w:t>al-frontal and temporal regions</w:t>
      </w:r>
      <w:r w:rsidRPr="000633A9">
        <w:t xml:space="preserve">. Time-series statistical analysis, for </w:t>
      </w:r>
      <w:r w:rsidRPr="000633A9">
        <w:lastRenderedPageBreak/>
        <w:t xml:space="preserve">both the cold pain and pin prick paradigms, was carried out using FILM (FMRIB’s Improved Linear Model) with local autocorrelation correction. </w:t>
      </w:r>
    </w:p>
    <w:p w:rsidR="00B13B12" w:rsidRPr="000633A9" w:rsidRDefault="00B13B12" w:rsidP="00B13B12"/>
    <w:p w:rsidR="00B13B12" w:rsidRPr="000633A9" w:rsidRDefault="00B13B12" w:rsidP="00B13B12">
      <w:r w:rsidRPr="000633A9">
        <w:t xml:space="preserve">Higher-level </w:t>
      </w:r>
      <w:r>
        <w:t xml:space="preserve">whole brain </w:t>
      </w:r>
      <w:r w:rsidRPr="000633A9">
        <w:t xml:space="preserve">analysis was carried out using FLAME (FMRIB's Local Analysis of Mixed Effects) stage 1 with automatic outlier detection </w:t>
      </w:r>
      <w:r w:rsidR="003273CA" w:rsidRPr="000633A9">
        <w:fldChar w:fldCharType="begin"/>
      </w:r>
      <w:r w:rsidR="00196D70">
        <w:instrText xml:space="preserve"> ADDIN EN.CITE &lt;EndNote&gt;&lt;Cite&gt;&lt;Author&gt;Woolrich&lt;/Author&gt;&lt;Year&gt;2008&lt;/Year&gt;&lt;RecNum&gt;934&lt;/RecNum&gt;&lt;DisplayText&gt;(3)&lt;/DisplayText&gt;&lt;record&gt;&lt;rec-number&gt;934&lt;/rec-number&gt;&lt;foreign-keys&gt;&lt;key app="EN" db-id="25r0p9p2yr0295es9xpvzprmas9dvrz2t555" timestamp="1408910155"&gt;934&lt;/key&gt;&lt;/foreign-keys&gt;&lt;ref-type name="Journal Article"&gt;17&lt;/ref-type&gt;&lt;contributors&gt;&lt;authors&gt;&lt;author&gt;Woolrich, M.&lt;/author&gt;&lt;/authors&gt;&lt;/contributors&gt;&lt;auth-address&gt;Oxford Centre for Functional Magnetic Resonance Imaging of the Brain, University of Oxford, John Radcliffe Hospital, Oxford OX3 9DU, UK. woolrich@fmrib.ox.ac.uk&lt;/auth-address&gt;&lt;titles&gt;&lt;title&gt;Robust group analysis using outlier inference&lt;/title&gt;&lt;secondary-title&gt;NeuroImage&lt;/secondary-title&gt;&lt;alt-title&gt;Neuroimage&lt;/alt-title&gt;&lt;/titles&gt;&lt;periodical&gt;&lt;full-title&gt;Neuroimage&lt;/full-title&gt;&lt;/periodical&gt;&lt;alt-periodical&gt;&lt;full-title&gt;Neuroimage&lt;/full-title&gt;&lt;/alt-periodical&gt;&lt;pages&gt;286-301&lt;/pages&gt;&lt;volume&gt;41&lt;/volume&gt;&lt;number&gt;2&lt;/number&gt;&lt;edition&gt;2008/04/15&lt;/edition&gt;&lt;keywords&gt;&lt;keyword&gt;Algorithms&lt;/keyword&gt;&lt;keyword&gt;Brain/physiology&lt;/keyword&gt;&lt;keyword&gt;Humans&lt;/keyword&gt;&lt;keyword&gt;Magnetic Resonance Imaging&lt;/keyword&gt;&lt;keyword&gt;*Models, Statistical&lt;/keyword&gt;&lt;keyword&gt;*Normal Distribution&lt;/keyword&gt;&lt;/keywords&gt;&lt;dates&gt;&lt;year&gt;2008&lt;/year&gt;&lt;pub-dates&gt;&lt;date&gt;Jun&lt;/date&gt;&lt;/pub-dates&gt;&lt;/dates&gt;&lt;isbn&gt;1053-8119 (Print)&amp;#xD;1053-8119 (Linking)&lt;/isbn&gt;&lt;accession-num&gt;18407525&lt;/accession-num&gt;&lt;work-type&gt;Research Support, Non-U.S. Gov&amp;apos;t&lt;/work-type&gt;&lt;urls&gt;&lt;related-urls&gt;&lt;url&gt;http://www.ncbi.nlm.nih.gov/pubmed/18407525&lt;/url&gt;&lt;/related-urls&gt;&lt;/urls&gt;&lt;electronic-resource-num&gt;10.1016/j.neuroimage.2008.02.042&lt;/electronic-resource-num&gt;&lt;language&gt;eng&lt;/language&gt;&lt;/record&gt;&lt;/Cite&gt;&lt;/EndNote&gt;</w:instrText>
      </w:r>
      <w:r w:rsidR="003273CA" w:rsidRPr="000633A9">
        <w:fldChar w:fldCharType="separate"/>
      </w:r>
      <w:r w:rsidR="00196D70">
        <w:rPr>
          <w:noProof/>
        </w:rPr>
        <w:t>(3)</w:t>
      </w:r>
      <w:r w:rsidR="003273CA" w:rsidRPr="000633A9">
        <w:fldChar w:fldCharType="end"/>
      </w:r>
      <w:r w:rsidRPr="000633A9">
        <w:t>. Z (</w:t>
      </w:r>
      <w:proofErr w:type="spellStart"/>
      <w:r w:rsidRPr="000633A9">
        <w:t>Gaussianised</w:t>
      </w:r>
      <w:proofErr w:type="spellEnd"/>
      <w:r w:rsidRPr="000633A9">
        <w:t xml:space="preserve"> T/F) statistic images were </w:t>
      </w:r>
      <w:proofErr w:type="spellStart"/>
      <w:r w:rsidRPr="000633A9">
        <w:t>thresholded</w:t>
      </w:r>
      <w:proofErr w:type="spellEnd"/>
      <w:r w:rsidRPr="000633A9">
        <w:t xml:space="preserve"> using clusters determined by Z&gt;2.3 and a (corrected) cluster s</w:t>
      </w:r>
      <w:r>
        <w:t>ignificance threshold of P=0.05</w:t>
      </w:r>
      <w:r w:rsidRPr="000633A9">
        <w:t>. A mixed effects analysis (FLAME 1) was conducted in order to generate average activations for each of the contrasts, for the punctate and cold paradigms. Z-score images were generated at a threshold of Z=2.3 with corrected cluster significance of p</w:t>
      </w:r>
      <w:r w:rsidRPr="000633A9">
        <w:rPr>
          <w:b/>
          <w:bCs/>
          <w:u w:val="single"/>
        </w:rPr>
        <w:t>&lt;</w:t>
      </w:r>
      <w:r w:rsidRPr="000633A9">
        <w:t>0.05</w:t>
      </w:r>
      <w:r>
        <w:t>.</w:t>
      </w:r>
      <w:r w:rsidRPr="000633A9">
        <w:t xml:space="preserve"> </w:t>
      </w:r>
    </w:p>
    <w:p w:rsidR="00B13B12" w:rsidRPr="000633A9" w:rsidRDefault="00B13B12" w:rsidP="00B13B12"/>
    <w:p w:rsidR="00B13B12" w:rsidRDefault="00B13B12" w:rsidP="00B13B12">
      <w:pPr>
        <w:rPr>
          <w:rFonts w:cs="Times New Roman"/>
        </w:rPr>
      </w:pPr>
      <w:r w:rsidRPr="000633A9">
        <w:t xml:space="preserve">Region of interest (ROI) analyses in the brainstem were conducted using a non-parametric permutation tool, Randomise, which is integrated within FSL. Test statistics were generated from the </w:t>
      </w:r>
      <w:proofErr w:type="spellStart"/>
      <w:r w:rsidRPr="000633A9">
        <w:t>GLM</w:t>
      </w:r>
      <w:proofErr w:type="spellEnd"/>
      <w:r w:rsidRPr="000633A9">
        <w:t xml:space="preserve"> design and </w:t>
      </w:r>
      <w:proofErr w:type="spellStart"/>
      <w:r w:rsidRPr="000633A9">
        <w:t>thresholded</w:t>
      </w:r>
      <w:proofErr w:type="spellEnd"/>
      <w:r w:rsidRPr="000633A9">
        <w:t xml:space="preserve"> using threshold-free cluster enhancement (TFCE) and corrected to a p-value of &lt;0.05 </w:t>
      </w:r>
      <w:r w:rsidR="003273CA" w:rsidRPr="000633A9">
        <w:fldChar w:fldCharType="begin"/>
      </w:r>
      <w:r w:rsidR="00196D70">
        <w:instrText xml:space="preserve"> ADDIN EN.CITE &lt;EndNote&gt;&lt;Cite&gt;&lt;Author&gt;Smith&lt;/Author&gt;&lt;Year&gt;2009&lt;/Year&gt;&lt;RecNum&gt;1082&lt;/RecNum&gt;&lt;DisplayText&gt;(4)&lt;/DisplayText&gt;&lt;record&gt;&lt;rec-number&gt;1082&lt;/rec-number&gt;&lt;foreign-keys&gt;&lt;key app="EN" db-id="25r0p9p2yr0295es9xpvzprmas9dvrz2t555" timestamp="1441632626"&gt;1082&lt;/key&gt;&lt;/foreign-keys&gt;&lt;ref-type name="Journal Article"&gt;17&lt;/ref-type&gt;&lt;contributors&gt;&lt;authors&gt;&lt;author&gt;Smith, S. M.&lt;/author&gt;&lt;author&gt;Nichols, T. E.&lt;/author&gt;&lt;/authors&gt;&lt;/contributors&gt;&lt;auth-address&gt;FMRIB-Oxford University Centre for Functional MRI of the Brain, Department of Clinical Neurology, University of Oxford, Oxford, UK. steve@fmrib.ox.ac.uk&lt;/auth-address&gt;&lt;titles&gt;&lt;title&gt;Threshold-free cluster enhancement: addressing problems of smoothing, threshold dependence and localisation in cluster inference&lt;/title&gt;&lt;secondary-title&gt;NeuroImage&lt;/secondary-title&gt;&lt;alt-title&gt;Neuroimage&lt;/alt-title&gt;&lt;/titles&gt;&lt;periodical&gt;&lt;full-title&gt;Neuroimage&lt;/full-title&gt;&lt;/periodical&gt;&lt;alt-periodical&gt;&lt;full-title&gt;Neuroimage&lt;/full-title&gt;&lt;/alt-periodical&gt;&lt;pages&gt;83-98&lt;/pages&gt;&lt;volume&gt;44&lt;/volume&gt;&lt;number&gt;1&lt;/number&gt;&lt;edition&gt;2008/05/27&lt;/edition&gt;&lt;keywords&gt;&lt;keyword&gt;Algorithms&lt;/keyword&gt;&lt;keyword&gt;Area Under Curve&lt;/keyword&gt;&lt;keyword&gt;Brain Mapping/*methods&lt;/keyword&gt;&lt;keyword&gt;Humans&lt;/keyword&gt;&lt;keyword&gt;Image Enhancement/*methods&lt;/keyword&gt;&lt;keyword&gt;Image Processing, Computer-Assisted/*methods&lt;/keyword&gt;&lt;keyword&gt;ROC Curve&lt;/keyword&gt;&lt;/keywords&gt;&lt;dates&gt;&lt;year&gt;2009&lt;/year&gt;&lt;pub-dates&gt;&lt;date&gt;Jan 1&lt;/date&gt;&lt;/pub-dates&gt;&lt;/dates&gt;&lt;isbn&gt;1095-9572 (Electronic)&amp;#xD;1053-8119 (Linking)&lt;/isbn&gt;&lt;accession-num&gt;18501637&lt;/accession-num&gt;&lt;work-type&gt;Research Support, Non-U.S. Gov&amp;apos;t&lt;/work-type&gt;&lt;urls&gt;&lt;related-urls&gt;&lt;url&gt;http://www.ncbi.nlm.nih.gov/pubmed/18501637&lt;/url&gt;&lt;/related-urls&gt;&lt;/urls&gt;&lt;electronic-resource-num&gt;10.1016/j.neuroimage.2008.03.061&lt;/electronic-resource-num&gt;&lt;language&gt;eng&lt;/language&gt;&lt;/record&gt;&lt;/Cite&gt;&lt;/EndNote&gt;</w:instrText>
      </w:r>
      <w:r w:rsidR="003273CA" w:rsidRPr="000633A9">
        <w:fldChar w:fldCharType="separate"/>
      </w:r>
      <w:r w:rsidR="00196D70">
        <w:rPr>
          <w:noProof/>
        </w:rPr>
        <w:t>(4)</w:t>
      </w:r>
      <w:r w:rsidR="003273CA" w:rsidRPr="000633A9">
        <w:fldChar w:fldCharType="end"/>
      </w:r>
      <w:r w:rsidRPr="000633A9">
        <w:t xml:space="preserve">. Based on the established literature, the brainstem areas selected for ROI analyses were the </w:t>
      </w:r>
      <w:proofErr w:type="spellStart"/>
      <w:r w:rsidRPr="000633A9">
        <w:t>PAG</w:t>
      </w:r>
      <w:proofErr w:type="spellEnd"/>
      <w:r w:rsidRPr="000633A9">
        <w:t xml:space="preserve">, nucleus </w:t>
      </w:r>
      <w:proofErr w:type="spellStart"/>
      <w:r w:rsidRPr="000633A9">
        <w:t>cuneiformis</w:t>
      </w:r>
      <w:proofErr w:type="spellEnd"/>
      <w:r w:rsidRPr="000633A9">
        <w:t xml:space="preserve"> (</w:t>
      </w:r>
      <w:proofErr w:type="spellStart"/>
      <w:r w:rsidRPr="000633A9">
        <w:t>NCF</w:t>
      </w:r>
      <w:proofErr w:type="spellEnd"/>
      <w:r w:rsidRPr="000633A9">
        <w:t xml:space="preserve">) and the rostral ventromedial medulla (RVM) </w:t>
      </w:r>
      <w:r w:rsidR="003273CA" w:rsidRPr="000633A9">
        <w:fldChar w:fldCharType="begin">
          <w:fldData xml:space="preserve">PEVuZE5vdGU+PENpdGU+PEF1dGhvcj5aYW1icmVhbnU8L0F1dGhvcj48WWVhcj4yMDA1PC9ZZWFy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</w:fldData>
        </w:fldChar>
      </w:r>
      <w:r w:rsidR="00196D70">
        <w:instrText xml:space="preserve"> ADDIN EN.CITE </w:instrText>
      </w:r>
      <w:r w:rsidR="003273CA">
        <w:fldChar w:fldCharType="begin">
          <w:fldData xml:space="preserve">PEVuZE5vdGU+PENpdGU+PEF1dGhvcj5aYW1icmVhbnU8L0F1dGhvcj48WWVhcj4yMDA1PC9ZZWFy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</w:fldData>
        </w:fldChar>
      </w:r>
      <w:r w:rsidR="00196D70">
        <w:instrText xml:space="preserve"> ADDIN EN.CITE.DATA </w:instrText>
      </w:r>
      <w:r w:rsidR="003273CA">
        <w:fldChar w:fldCharType="end"/>
      </w:r>
      <w:r w:rsidR="003273CA" w:rsidRPr="000633A9">
        <w:fldChar w:fldCharType="separate"/>
      </w:r>
      <w:r w:rsidR="00196D70">
        <w:rPr>
          <w:noProof/>
        </w:rPr>
        <w:t>(5-9)</w:t>
      </w:r>
      <w:r w:rsidR="003273CA" w:rsidRPr="000633A9">
        <w:fldChar w:fldCharType="end"/>
      </w:r>
      <w:r>
        <w:t xml:space="preserve">. These areas were masked </w:t>
      </w:r>
      <w:r w:rsidRPr="000633A9">
        <w:t xml:space="preserve">using hand-drawn anatomical masks referenced from </w:t>
      </w:r>
      <w:proofErr w:type="spellStart"/>
      <w:r w:rsidRPr="000633A9">
        <w:t>Duvernoy’s</w:t>
      </w:r>
      <w:proofErr w:type="spellEnd"/>
      <w:r w:rsidRPr="000633A9">
        <w:t xml:space="preserve"> Brainstem Atlas</w:t>
      </w:r>
      <w:r w:rsidRPr="000633A9">
        <w:rPr>
          <w:rFonts w:cs="Times New Roman"/>
        </w:rPr>
        <w:t>.</w:t>
      </w:r>
    </w:p>
    <w:p w:rsidR="00B13B12" w:rsidRDefault="00B13B12">
      <w:pPr>
        <w:rPr>
          <w:b/>
        </w:rPr>
      </w:pPr>
    </w:p>
    <w:p w:rsidR="00612303" w:rsidRDefault="00612303">
      <w:r w:rsidRPr="000633A9">
        <w:t xml:space="preserve">Post hoc analyses were conducted in order to further investigate the relationship between clinical measures of neuropathic pain severity and change in BOLD signal in brain areas found to show significantly different levels of activation between </w:t>
      </w:r>
      <w:r>
        <w:t xml:space="preserve">the </w:t>
      </w:r>
      <w:r w:rsidRPr="000633A9">
        <w:t>nociceptive</w:t>
      </w:r>
      <w:r>
        <w:t xml:space="preserve"> </w:t>
      </w:r>
      <w:r w:rsidRPr="000633A9">
        <w:t>and neuropathic</w:t>
      </w:r>
      <w:r>
        <w:t>-</w:t>
      </w:r>
      <w:proofErr w:type="gramStart"/>
      <w:r>
        <w:t xml:space="preserve">like </w:t>
      </w:r>
      <w:r w:rsidRPr="000633A9">
        <w:t xml:space="preserve"> </w:t>
      </w:r>
      <w:r>
        <w:t>groups</w:t>
      </w:r>
      <w:proofErr w:type="gramEnd"/>
      <w:r w:rsidRPr="000633A9">
        <w:t>.</w:t>
      </w:r>
    </w:p>
    <w:p w:rsidR="00612303" w:rsidRDefault="00612303"/>
    <w:p w:rsidR="00612303" w:rsidRDefault="00612303" w:rsidP="00612303">
      <w:r w:rsidRPr="000633A9">
        <w:t xml:space="preserve">Functional masks were generated using a 5mm sphere from the peak voxel of activation in the </w:t>
      </w:r>
      <w:r>
        <w:t xml:space="preserve">significant </w:t>
      </w:r>
      <w:r w:rsidRPr="000633A9">
        <w:t xml:space="preserve">cluster </w:t>
      </w:r>
      <w:r>
        <w:t xml:space="preserve">of activation </w:t>
      </w:r>
      <w:r w:rsidRPr="000633A9">
        <w:t xml:space="preserve">corresponding to the rostral anterior </w:t>
      </w:r>
      <w:proofErr w:type="spellStart"/>
      <w:r w:rsidRPr="000633A9">
        <w:t>cingulate</w:t>
      </w:r>
      <w:proofErr w:type="spellEnd"/>
      <w:r w:rsidRPr="000633A9">
        <w:t xml:space="preserve"> cortex (</w:t>
      </w:r>
      <w:proofErr w:type="spellStart"/>
      <w:r w:rsidRPr="000633A9">
        <w:t>rACC</w:t>
      </w:r>
      <w:proofErr w:type="spellEnd"/>
      <w:r w:rsidRPr="000633A9">
        <w:t xml:space="preserve">) </w:t>
      </w:r>
      <w:r>
        <w:t xml:space="preserve">identified using whole brain analysis, </w:t>
      </w:r>
      <w:r w:rsidRPr="000633A9">
        <w:t xml:space="preserve">and from significant clusters of activation detected by the RVM and NCF ROI analyses. Parameter estimates were extracted from the relevant BOLD acquisitions using </w:t>
      </w:r>
      <w:proofErr w:type="spellStart"/>
      <w:r w:rsidRPr="000633A9">
        <w:rPr>
          <w:i/>
        </w:rPr>
        <w:t>Featquery</w:t>
      </w:r>
      <w:proofErr w:type="spellEnd"/>
      <w:r w:rsidRPr="000633A9">
        <w:rPr>
          <w:i/>
        </w:rPr>
        <w:t xml:space="preserve"> </w:t>
      </w:r>
      <w:r w:rsidRPr="000633A9">
        <w:t xml:space="preserve">and the relationship with the </w:t>
      </w:r>
      <w:proofErr w:type="spellStart"/>
      <w:r w:rsidRPr="000633A9">
        <w:t>mPD</w:t>
      </w:r>
      <w:proofErr w:type="spellEnd"/>
      <w:r w:rsidRPr="000633A9">
        <w:t xml:space="preserve">-Q score for each patient was interrogated using Spearman’s rank correlation. </w:t>
      </w:r>
      <w:r>
        <w:t xml:space="preserve">Finally, these parameter estimates for the </w:t>
      </w:r>
      <w:proofErr w:type="spellStart"/>
      <w:r>
        <w:t>rACC</w:t>
      </w:r>
      <w:proofErr w:type="spellEnd"/>
      <w:r>
        <w:t xml:space="preserve"> and </w:t>
      </w:r>
      <w:proofErr w:type="spellStart"/>
      <w:r>
        <w:t>RVM</w:t>
      </w:r>
      <w:proofErr w:type="spellEnd"/>
      <w:r>
        <w:t xml:space="preserve"> were compared to the post-operative outcomes OKS and the presence of  moderate to severe long-term pain after arthroplasty at 12 months post-operatively using Spearman’s rank correlation and </w:t>
      </w:r>
      <w:r w:rsidRPr="000633A9">
        <w:t>Wilco</w:t>
      </w:r>
      <w:r>
        <w:t>xon-Mann-Whitney tests respectively.</w:t>
      </w:r>
    </w:p>
    <w:p w:rsidR="00612303" w:rsidRDefault="00612303">
      <w:pPr>
        <w:rPr>
          <w:b/>
        </w:rPr>
      </w:pPr>
    </w:p>
    <w:p w:rsidR="00621928" w:rsidRDefault="00621928" w:rsidP="00621928">
      <w:pPr>
        <w:rPr>
          <w:b/>
          <w:u w:val="single"/>
          <w:lang w:val="en-US"/>
        </w:rPr>
      </w:pPr>
      <w:r w:rsidRPr="00621928">
        <w:rPr>
          <w:b/>
          <w:u w:val="single"/>
          <w:lang w:val="en-US"/>
        </w:rPr>
        <w:t>Seed-based functional connectivity</w:t>
      </w:r>
    </w:p>
    <w:p w:rsidR="00621928" w:rsidRDefault="00621928" w:rsidP="00621928">
      <w:pPr>
        <w:rPr>
          <w:b/>
          <w:lang w:val="en-US"/>
        </w:rPr>
      </w:pPr>
    </w:p>
    <w:p w:rsidR="0043158B" w:rsidRDefault="0043158B" w:rsidP="0043158B">
      <w:r>
        <w:t xml:space="preserve">Registration and pre-processing were conducted as described above, except for the application of </w:t>
      </w:r>
      <w:r w:rsidRPr="000633A9">
        <w:t xml:space="preserve">modified </w:t>
      </w:r>
      <w:proofErr w:type="spellStart"/>
      <w:r w:rsidRPr="000633A9">
        <w:t>RETROICOR</w:t>
      </w:r>
      <w:proofErr w:type="spellEnd"/>
      <w:r>
        <w:t xml:space="preserve"> and the</w:t>
      </w:r>
      <w:r w:rsidRPr="000633A9">
        <w:t xml:space="preserve"> </w:t>
      </w:r>
      <w:proofErr w:type="spellStart"/>
      <w:r w:rsidRPr="000633A9">
        <w:rPr>
          <w:i/>
        </w:rPr>
        <w:t>fsl_motion_outlier</w:t>
      </w:r>
      <w:proofErr w:type="spellEnd"/>
      <w:r w:rsidRPr="000633A9">
        <w:rPr>
          <w:i/>
        </w:rPr>
        <w:t xml:space="preserve"> </w:t>
      </w:r>
      <w:r>
        <w:t xml:space="preserve">tool. De-noising was done using probabilistic independent component analysis, as implemented in MELODIC (Multivariate Exploratory Linear Decomposition into Independent Components) Version 3.15, part of FSL (FMRIB's Software Library, </w:t>
      </w:r>
      <w:hyperlink r:id="rId5" w:history="1">
        <w:r w:rsidRPr="00C16146">
          <w:rPr>
            <w:rStyle w:val="Hyperlink"/>
          </w:rPr>
          <w:t>www.fmrib.ox.ac.uk/fsl</w:t>
        </w:r>
      </w:hyperlink>
      <w:r>
        <w:t>). Analysis was carried out using Probabilistic Independent Component Analysis</w:t>
      </w:r>
      <w:r w:rsidR="00F9633F">
        <w:t xml:space="preserve"> </w:t>
      </w:r>
      <w:r w:rsidR="003273CA">
        <w:fldChar w:fldCharType="begin"/>
      </w:r>
      <w:r w:rsidR="00F9633F">
        <w:instrText xml:space="preserve"> ADDIN EN.CITE &lt;EndNote&gt;&lt;Cite&gt;&lt;Author&gt;Beckmann&lt;/Author&gt;&lt;Year&gt;2004&lt;/Year&gt;&lt;RecNum&gt;3817&lt;/RecNum&gt;&lt;DisplayText&gt;(10)&lt;/DisplayText&gt;&lt;record&gt;&lt;rec-number&gt;3817&lt;/rec-number&gt;&lt;foreign-keys&gt;&lt;key app="EN" db-id="25r0p9p2yr0295es9xpvzprmas9dvrz2t555" timestamp="1529939985"&gt;3817&lt;/key&gt;&lt;/foreign-keys&gt;&lt;ref-type name="Journal Article"&gt;17&lt;/ref-type&gt;&lt;contributors&gt;&lt;authors&gt;&lt;author&gt;Beckmann, C. F.&lt;/author&gt;&lt;author&gt;Smith, S. M.&lt;/author&gt;&lt;/authors&gt;&lt;/contributors&gt;&lt;auth-address&gt;Medical Vision Laboratory, Department of Engineering Science and the Oxford Centre for Functional Magnetic Resonance Imaging of the Brain, University of Oxford, Oxford OX3 9DU, UK. beckmann@fmrib.ox.ac.uk&lt;/auth-address&gt;&lt;titles&gt;&lt;title&gt;Probabilistic independent component analysis for functional magnetic resonance imaging&lt;/title&gt;&lt;secondary-title&gt;IEEE Trans Med Imaging&lt;/secondary-title&gt;&lt;/titles&gt;&lt;periodical&gt;&lt;full-title&gt;IEEE Trans Med Imaging&lt;/full-title&gt;&lt;/periodical&gt;&lt;pages&gt;137-52&lt;/pages&gt;&lt;volume&gt;23&lt;/volume&gt;&lt;number&gt;2&lt;/number&gt;&lt;edition&gt;2004/02/18&lt;/edition&gt;&lt;keywords&gt;&lt;keyword&gt;*Algorithms&lt;/keyword&gt;&lt;keyword&gt;Brain/*physiology&lt;/keyword&gt;&lt;keyword&gt;Cerebral Cortex/physiology&lt;/keyword&gt;&lt;keyword&gt;Humans&lt;/keyword&gt;&lt;keyword&gt;Image Enhancement/*methods&lt;/keyword&gt;&lt;keyword&gt;Image Interpretation, Computer-Assisted/*methods&lt;/keyword&gt;&lt;keyword&gt;Magnetic Resonance Imaging/*methods&lt;/keyword&gt;&lt;keyword&gt;*Models, Neurological&lt;/keyword&gt;&lt;keyword&gt;*Models, Statistical&lt;/keyword&gt;&lt;keyword&gt;Neurons/*physiology&lt;/keyword&gt;&lt;keyword&gt;Phantoms, Imaging&lt;/keyword&gt;&lt;keyword&gt;Principal Component Analysis&lt;/keyword&gt;&lt;keyword&gt;Reproducibility of Results&lt;/keyword&gt;&lt;keyword&gt;Sensitivity and Specificity&lt;/keyword&gt;&lt;keyword&gt;Stochastic Processes&lt;/keyword&gt;&lt;keyword&gt;Vision, Ocular/physiology&lt;/keyword&gt;&lt;/keywords&gt;&lt;dates&gt;&lt;year&gt;2004&lt;/year&gt;&lt;pub-dates&gt;&lt;date&gt;Feb&lt;/date&gt;&lt;/pub-dates&gt;&lt;/dates&gt;&lt;isbn&gt;0278-0062 (Print)&amp;#xD;0278-0062 (Linking)&lt;/isbn&gt;&lt;accession-num&gt;14964560&lt;/accession-num&gt;&lt;urls&gt;&lt;related-urls&gt;&lt;url&gt;https://www.ncbi.nlm.nih.gov/pubmed/14964560&lt;/url&gt;&lt;/related-urls&gt;&lt;/urls&gt;&lt;electronic-resource-num&gt;10.1109/TMI.2003.822821&lt;/electronic-resource-num&gt;&lt;/record&gt;&lt;/Cite&gt;&lt;/EndNote&gt;</w:instrText>
      </w:r>
      <w:r w:rsidR="003273CA">
        <w:fldChar w:fldCharType="separate"/>
      </w:r>
      <w:r w:rsidR="00F9633F">
        <w:rPr>
          <w:noProof/>
        </w:rPr>
        <w:t>(10)</w:t>
      </w:r>
      <w:r w:rsidR="003273CA">
        <w:fldChar w:fldCharType="end"/>
      </w:r>
      <w:r w:rsidR="00F9633F">
        <w:t xml:space="preserve"> </w:t>
      </w:r>
      <w:r>
        <w:t xml:space="preserve">as implemented in MELODIC (Multivariate Exploratory Linear Decomposition into Independent Components) Version 3.15, part of FSL (FMRIB's Software Library, </w:t>
      </w:r>
      <w:hyperlink r:id="rId6" w:history="1">
        <w:r w:rsidRPr="00C16146">
          <w:rPr>
            <w:rStyle w:val="Hyperlink"/>
          </w:rPr>
          <w:t>www.fmrib.ox.ac.uk/fsl</w:t>
        </w:r>
      </w:hyperlink>
      <w:r>
        <w:t>).</w:t>
      </w:r>
    </w:p>
    <w:p w:rsidR="0043158B" w:rsidRDefault="0043158B" w:rsidP="0043158B"/>
    <w:p w:rsidR="0043158B" w:rsidRDefault="0043158B" w:rsidP="0043158B">
      <w:r>
        <w:t>The following data pre-processing was applied to the input data: masking of non-brain voxels; voxel-wise de-meaning of the data; normalisation of the voxel-wise variance;</w:t>
      </w:r>
    </w:p>
    <w:p w:rsidR="0043158B" w:rsidRDefault="0043158B" w:rsidP="0043158B">
      <w:r>
        <w:t xml:space="preserve">Pre-processed data were whitened and projected into a 42-dimensional subspace using probabilistic Principal Component Analysis where the number of dimensions was estimated using the Laplace approximation to the Bayesian evidence of the model order </w:t>
      </w:r>
      <w:r w:rsidR="003273CA">
        <w:fldChar w:fldCharType="begin">
          <w:fldData xml:space="preserve">PEVuZE5vdGU+PENpdGU+PEF1dGhvcj5CZWNrbWFubjwvQXV0aG9yPjxZZWFyPjIwMDQ8L1llYXI+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</w:fldData>
        </w:fldChar>
      </w:r>
      <w:r w:rsidR="00AD791A">
        <w:instrText xml:space="preserve"> ADDIN EN.CITE </w:instrText>
      </w:r>
      <w:r w:rsidR="003273CA">
        <w:fldChar w:fldCharType="begin">
          <w:fldData xml:space="preserve">PEVuZE5vdGU+PENpdGU+PEF1dGhvcj5CZWNrbWFubjwvQXV0aG9yPjxZZWFyPjIwMDQ8L1llYXI+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</w:fldData>
        </w:fldChar>
      </w:r>
      <w:r w:rsidR="00AD791A">
        <w:instrText xml:space="preserve"> ADDIN EN.CITE.DATA </w:instrText>
      </w:r>
      <w:r w:rsidR="003273CA">
        <w:fldChar w:fldCharType="end"/>
      </w:r>
      <w:r w:rsidR="003273CA">
        <w:fldChar w:fldCharType="separate"/>
      </w:r>
      <w:r w:rsidR="00AD791A">
        <w:rPr>
          <w:noProof/>
        </w:rPr>
        <w:t>(10, 11)</w:t>
      </w:r>
      <w:r w:rsidR="003273CA">
        <w:fldChar w:fldCharType="end"/>
      </w:r>
      <w:r w:rsidR="00725773">
        <w:t>.</w:t>
      </w:r>
    </w:p>
    <w:p w:rsidR="0043158B" w:rsidRDefault="0043158B" w:rsidP="0043158B"/>
    <w:p w:rsidR="0043158B" w:rsidRDefault="0043158B" w:rsidP="0043158B">
      <w:r>
        <w:t>The whitened observations were decomposed into sets of vectors which describe signal variation across the temporal domain (time-courses) and across the spatial domain (maps) by optimising for non-Gaussian spatial source distributions using a fixed-point iteration technique</w:t>
      </w:r>
      <w:r w:rsidR="00641AC0">
        <w:t xml:space="preserve"> </w:t>
      </w:r>
      <w:r w:rsidR="003273CA">
        <w:fldChar w:fldCharType="begin"/>
      </w:r>
      <w:r w:rsidR="00AD791A">
        <w:instrText xml:space="preserve"> ADDIN EN.CITE &lt;EndNote&gt;&lt;Cite&gt;&lt;Author&gt;Hyvarinen&lt;/Author&gt;&lt;Year&gt;1999&lt;/Year&gt;&lt;RecNum&gt;3818&lt;/RecNum&gt;&lt;DisplayText&gt;(12)&lt;/DisplayText&gt;&lt;record&gt;&lt;rec-number&gt;3818&lt;/rec-number&gt;&lt;foreign-keys&gt;&lt;key app="EN" db-id="25r0p9p2yr0295es9xpvzprmas9dvrz2t555" timestamp="1529940182"&gt;3818&lt;/key&gt;&lt;/foreign-keys&gt;&lt;ref-type name="Journal Article"&gt;17&lt;/ref-type&gt;&lt;contributors&gt;&lt;authors&gt;&lt;author&gt;Hyvarinen, A.&lt;/author&gt;&lt;/authors&gt;&lt;/contributors&gt;&lt;auth-address&gt;Helsinki University of Technology, Laboratory of Computer and Information Science, FIN-02015 HUT, Finland.&lt;/auth-address&gt;&lt;titles&gt;&lt;title&gt;Fast and robust fixed-point algorithms for independent component analysis&lt;/title&gt;&lt;secondary-title&gt;IEEE Trans Neural Netw&lt;/secondary-title&gt;&lt;/titles&gt;&lt;periodical&gt;&lt;full-title&gt;IEEE Trans Neural Netw&lt;/full-title&gt;&lt;/periodical&gt;&lt;pages&gt;626-34&lt;/pages&gt;&lt;volume&gt;10&lt;/volume&gt;&lt;number&gt;3&lt;/number&gt;&lt;edition&gt;2008/02/07&lt;/edition&gt;&lt;dates&gt;&lt;year&gt;1999&lt;/year&gt;&lt;/dates&gt;&lt;isbn&gt;1045-9227 (Print)&amp;#xD;1045-9227 (Linking)&lt;/isbn&gt;&lt;accession-num&gt;18252563&lt;/accession-num&gt;&lt;urls&gt;&lt;related-urls&gt;&lt;url&gt;https://www.ncbi.nlm.nih.gov/pubmed/18252563&lt;/url&gt;&lt;/related-urls&gt;&lt;/urls&gt;&lt;electronic-resource-num&gt;10.1109/72.761722&lt;/electronic-resource-num&gt;&lt;/record&gt;&lt;/Cite&gt;&lt;/EndNote&gt;</w:instrText>
      </w:r>
      <w:r w:rsidR="003273CA">
        <w:fldChar w:fldCharType="separate"/>
      </w:r>
      <w:r w:rsidR="00AD791A">
        <w:rPr>
          <w:noProof/>
        </w:rPr>
        <w:t>(12)</w:t>
      </w:r>
      <w:r w:rsidR="003273CA">
        <w:fldChar w:fldCharType="end"/>
      </w:r>
      <w:r w:rsidR="00641AC0">
        <w:t xml:space="preserve">. </w:t>
      </w:r>
      <w:r>
        <w:t xml:space="preserve">Estimated Component maps were divided by the standard deviation of the residual noise and </w:t>
      </w:r>
      <w:proofErr w:type="spellStart"/>
      <w:r>
        <w:t>thresholded</w:t>
      </w:r>
      <w:proofErr w:type="spellEnd"/>
      <w:r>
        <w:t xml:space="preserve"> by fitting a mixture model to the histogram of intensity values</w:t>
      </w:r>
      <w:r w:rsidR="00641AC0">
        <w:t xml:space="preserve"> </w:t>
      </w:r>
      <w:r w:rsidR="003273CA">
        <w:fldChar w:fldCharType="begin"/>
      </w:r>
      <w:r w:rsidR="00641AC0">
        <w:instrText xml:space="preserve"> ADDIN EN.CITE &lt;EndNote&gt;&lt;Cite&gt;&lt;Author&gt;Beckmann&lt;/Author&gt;&lt;Year&gt;2004&lt;/Year&gt;&lt;RecNum&gt;3817&lt;/RecNum&gt;&lt;DisplayText&gt;(10)&lt;/DisplayText&gt;&lt;record&gt;&lt;rec-number&gt;3817&lt;/rec-number&gt;&lt;foreign-keys&gt;&lt;key app="EN" db-id="25r0p9p2yr0295es9xpvzprmas9dvrz2t555" timestamp="1529939985"&gt;3817&lt;/key&gt;&lt;/foreign-keys&gt;&lt;ref-type name="Journal Article"&gt;17&lt;/ref-type&gt;&lt;contributors&gt;&lt;authors&gt;&lt;author&gt;Beckmann, C. F.&lt;/author&gt;&lt;author&gt;Smith, S. M.&lt;/author&gt;&lt;/authors&gt;&lt;/contributors&gt;&lt;auth-address&gt;Medical Vision Laboratory, Department of Engineering Science and the Oxford Centre for Functional Magnetic Resonance Imaging of the Brain, University of Oxford, Oxford OX3 9DU, UK. beckmann@fmrib.ox.ac.uk&lt;/auth-address&gt;&lt;titles&gt;&lt;title&gt;Probabilistic independent component analysis for functional magnetic resonance imaging&lt;/title&gt;&lt;secondary-title&gt;IEEE Trans Med Imaging&lt;/secondary-title&gt;&lt;/titles&gt;&lt;periodical&gt;&lt;full-title&gt;IEEE Trans Med Imaging&lt;/full-title&gt;&lt;/periodical&gt;&lt;pages&gt;137-52&lt;/pages&gt;&lt;volume&gt;23&lt;/volume&gt;&lt;number&gt;2&lt;/number&gt;&lt;edition&gt;2004/02/18&lt;/edition&gt;&lt;keywords&gt;&lt;keyword&gt;*Algorithms&lt;/keyword&gt;&lt;keyword&gt;Brain/*physiology&lt;/keyword&gt;&lt;keyword&gt;Cerebral Cortex/physiology&lt;/keyword&gt;&lt;keyword&gt;Humans&lt;/keyword&gt;&lt;keyword&gt;Image Enhancement/*methods&lt;/keyword&gt;&lt;keyword&gt;Image Interpretation, Computer-Assisted/*methods&lt;/keyword&gt;&lt;keyword&gt;Magnetic Resonance Imaging/*methods&lt;/keyword&gt;&lt;keyword&gt;*Models, Neurological&lt;/keyword&gt;&lt;keyword&gt;*Models, Statistical&lt;/keyword&gt;&lt;keyword&gt;Neurons/*physiology&lt;/keyword&gt;&lt;keyword&gt;Phantoms, Imaging&lt;/keyword&gt;&lt;keyword&gt;Principal Component Analysis&lt;/keyword&gt;&lt;keyword&gt;Reproducibility of Results&lt;/keyword&gt;&lt;keyword&gt;Sensitivity and Specificity&lt;/keyword&gt;&lt;keyword&gt;Stochastic Processes&lt;/keyword&gt;&lt;keyword&gt;Vision, Ocular/physiology&lt;/keyword&gt;&lt;/keywords&gt;&lt;dates&gt;&lt;year&gt;2004&lt;/year&gt;&lt;pub-dates&gt;&lt;date&gt;Feb&lt;/date&gt;&lt;/pub-dates&gt;&lt;/dates&gt;&lt;isbn&gt;0278-0062 (Print)&amp;#xD;0278-0062 (Linking)&lt;/isbn&gt;&lt;accession-num&gt;14964560&lt;/accession-num&gt;&lt;urls&gt;&lt;related-urls&gt;&lt;url&gt;https://www.ncbi.nlm.nih.gov/pubmed/14964560&lt;/url&gt;&lt;/related-urls&gt;&lt;/urls&gt;&lt;electronic-resource-num&gt;10.1109/TMI.2003.822821&lt;/electronic-resource-num&gt;&lt;/record&gt;&lt;/Cite&gt;&lt;/EndNote&gt;</w:instrText>
      </w:r>
      <w:r w:rsidR="003273CA">
        <w:fldChar w:fldCharType="separate"/>
      </w:r>
      <w:r w:rsidR="00641AC0">
        <w:rPr>
          <w:noProof/>
        </w:rPr>
        <w:t>(10)</w:t>
      </w:r>
      <w:r w:rsidR="003273CA">
        <w:fldChar w:fldCharType="end"/>
      </w:r>
      <w:r>
        <w:t>.</w:t>
      </w:r>
    </w:p>
    <w:p w:rsidR="0043158B" w:rsidRDefault="0043158B" w:rsidP="0043158B"/>
    <w:p w:rsidR="0043158B" w:rsidRDefault="0043158B" w:rsidP="0043158B"/>
    <w:p w:rsidR="0043158B" w:rsidRDefault="0043158B" w:rsidP="0043158B">
      <w:r>
        <w:t xml:space="preserve">Time-series statistical analysis was carried out using FILM with local autocorrelation correction for anatomical masks of the </w:t>
      </w:r>
      <w:proofErr w:type="spellStart"/>
      <w:r>
        <w:t>RVM</w:t>
      </w:r>
      <w:proofErr w:type="spellEnd"/>
      <w:r>
        <w:t xml:space="preserve"> and </w:t>
      </w:r>
      <w:proofErr w:type="spellStart"/>
      <w:r>
        <w:t>rACC</w:t>
      </w:r>
      <w:proofErr w:type="spellEnd"/>
      <w:r>
        <w:t xml:space="preserve">, including nuisance regions of interest for cerebrospinal fluid (CSF) and white matter. Higher-level whole brain connectivity of these areas was carried out using FEAT, as described above. Randomise, described above, </w:t>
      </w:r>
      <w:proofErr w:type="gramStart"/>
      <w:r>
        <w:t>was</w:t>
      </w:r>
      <w:proofErr w:type="gramEnd"/>
      <w:r>
        <w:t xml:space="preserve"> used to investigate reciprocal connectivity between the </w:t>
      </w:r>
      <w:proofErr w:type="spellStart"/>
      <w:r>
        <w:t>rACC</w:t>
      </w:r>
      <w:proofErr w:type="spellEnd"/>
      <w:r>
        <w:t xml:space="preserve"> and </w:t>
      </w:r>
      <w:proofErr w:type="spellStart"/>
      <w:r>
        <w:t>RVM</w:t>
      </w:r>
      <w:proofErr w:type="spellEnd"/>
      <w:r>
        <w:t xml:space="preserve">. In view of the emerging evidence to suggest that pre-exiting aberrant connectivity in the reward system, especially involving the nucleus </w:t>
      </w:r>
      <w:proofErr w:type="spellStart"/>
      <w:r>
        <w:t>accumbens</w:t>
      </w:r>
      <w:proofErr w:type="spellEnd"/>
      <w:r>
        <w:t xml:space="preserve"> (</w:t>
      </w:r>
      <w:proofErr w:type="spellStart"/>
      <w:r>
        <w:t>NAc</w:t>
      </w:r>
      <w:proofErr w:type="spellEnd"/>
      <w:r>
        <w:t xml:space="preserve">), may contribute to the inability to derive relief from pain-relieving interventions a further post hoc analysis of connectivity between the </w:t>
      </w:r>
      <w:proofErr w:type="spellStart"/>
      <w:r>
        <w:t>RVM</w:t>
      </w:r>
      <w:proofErr w:type="spellEnd"/>
      <w:r>
        <w:t xml:space="preserve"> and </w:t>
      </w:r>
      <w:proofErr w:type="spellStart"/>
      <w:r>
        <w:t>NAc</w:t>
      </w:r>
      <w:proofErr w:type="spellEnd"/>
      <w:r>
        <w:t xml:space="preserve"> was also conducted </w:t>
      </w:r>
      <w:r w:rsidR="003273CA">
        <w:fldChar w:fldCharType="begin"/>
      </w:r>
      <w:r w:rsidR="00AD791A">
        <w:instrText xml:space="preserve"> ADDIN EN.CITE &lt;EndNote&gt;&lt;Cite&gt;&lt;Author&gt;Navratilova&lt;/Author&gt;&lt;Year&gt;2016&lt;/Year&gt;&lt;RecNum&gt;3815&lt;/RecNum&gt;&lt;DisplayText&gt;(13)&lt;/DisplayText&gt;&lt;record&gt;&lt;rec-number&gt;3815&lt;/rec-number&gt;&lt;foreign-keys&gt;&lt;key app="EN" db-id="25r0p9p2yr0295es9xpvzprmas9dvrz2t555" timestamp="1528797894"&gt;3815&lt;/key&gt;&lt;/foreign-keys&gt;&lt;ref-type name="Journal Article"&gt;17&lt;/ref-type&gt;&lt;contributors&gt;&lt;authors&gt;&lt;author&gt;Navratilova, E.&lt;/author&gt;&lt;author&gt;Morimura, K.&lt;/author&gt;&lt;author&gt;Xie, J. Y.&lt;/author&gt;&lt;author&gt;Atcherley, C. W.&lt;/author&gt;&lt;author&gt;Ossipov, M. H.&lt;/author&gt;&lt;author&gt;Porreca, F.&lt;/author&gt;&lt;/authors&gt;&lt;/contributors&gt;&lt;auth-address&gt;Department of Pharmacology, Arizona Health Sciences Center, University of Arizona, Tucson, Arizona, 85721.&amp;#xD;Pharmacology Research Laboratories II, Mitsubishi Tanabe Pharma Corporation, Saitama, 330-0854, Japan.&amp;#xD;Department of Research, Mayo Clinic, Scottsdale, Arizona, 85453.&lt;/auth-address&gt;&lt;titles&gt;&lt;title&gt;Positive emotions and brain reward circuits in chronic pain&lt;/title&gt;&lt;secondary-title&gt;J Comp Neurol&lt;/secondary-title&gt;&lt;/titles&gt;&lt;periodical&gt;&lt;full-title&gt;J Comp Neurol&lt;/full-title&gt;&lt;/periodical&gt;&lt;pages&gt;1646-52&lt;/pages&gt;&lt;volume&gt;524&lt;/volume&gt;&lt;number&gt;8&lt;/number&gt;&lt;edition&gt;2016/01/21&lt;/edition&gt;&lt;keywords&gt;&lt;keyword&gt;Animals&lt;/keyword&gt;&lt;keyword&gt;Brain/*physiopathology&lt;/keyword&gt;&lt;keyword&gt;Chronic Pain/*physiopathology/*psychology&lt;/keyword&gt;&lt;keyword&gt;Emotions/*physiology&lt;/keyword&gt;&lt;keyword&gt;Humans&lt;/keyword&gt;&lt;keyword&gt;Neural Pathways/physiopathology&lt;/keyword&gt;&lt;keyword&gt;*Reward&lt;/keyword&gt;&lt;keyword&gt;chronic pain&lt;/keyword&gt;&lt;keyword&gt;dopamine&lt;/keyword&gt;&lt;keyword&gt;emotions&lt;/keyword&gt;&lt;keyword&gt;motivation&lt;/keyword&gt;&lt;keyword&gt;opioids&lt;/keyword&gt;&lt;keyword&gt;reward circuits&lt;/keyword&gt;&lt;/keywords&gt;&lt;dates&gt;&lt;year&gt;2016&lt;/year&gt;&lt;pub-dates&gt;&lt;date&gt;Jun 1&lt;/date&gt;&lt;/pub-dates&gt;&lt;/dates&gt;&lt;isbn&gt;1096-9861 (Electronic)&amp;#xD;0021-9967 (Linking)&lt;/isbn&gt;&lt;accession-num&gt;26788716&lt;/accession-num&gt;&lt;urls&gt;&lt;related-urls&gt;&lt;url&gt;https://www.ncbi.nlm.nih.gov/pubmed/26788716&lt;/url&gt;&lt;/related-urls&gt;&lt;/urls&gt;&lt;custom2&gt;PMC4809757&lt;/custom2&gt;&lt;electronic-resource-num&gt;10.1002/cne.23968&lt;/electronic-resource-num&gt;&lt;/record&gt;&lt;/Cite&gt;&lt;/EndNote&gt;</w:instrText>
      </w:r>
      <w:r w:rsidR="003273CA">
        <w:fldChar w:fldCharType="separate"/>
      </w:r>
      <w:r w:rsidR="00AD791A">
        <w:rPr>
          <w:noProof/>
        </w:rPr>
        <w:t>(13)</w:t>
      </w:r>
      <w:r w:rsidR="003273CA">
        <w:fldChar w:fldCharType="end"/>
      </w:r>
      <w:r>
        <w:t>.</w:t>
      </w:r>
    </w:p>
    <w:p w:rsidR="0043158B" w:rsidRPr="00AA2C8F" w:rsidRDefault="0043158B" w:rsidP="0043158B">
      <w:pPr>
        <w:rPr>
          <w:b/>
        </w:rPr>
      </w:pPr>
      <w:r w:rsidRPr="00AA2C8F">
        <w:rPr>
          <w:b/>
        </w:rPr>
        <w:br w:type="page"/>
      </w:r>
    </w:p>
    <w:p w:rsidR="009C24E4" w:rsidRPr="000633A9" w:rsidRDefault="009C24E4" w:rsidP="009C24E4">
      <w:pPr>
        <w:pStyle w:val="Caption"/>
        <w:spacing w:line="240" w:lineRule="auto"/>
      </w:pPr>
      <w:bookmarkStart w:id="3" w:name="_Ref302388006"/>
      <w:bookmarkStart w:id="4" w:name="_Toc312963004"/>
      <w:bookmarkStart w:id="5" w:name="_Ref302388120"/>
      <w:bookmarkStart w:id="6" w:name="_Toc312963006"/>
      <w:r w:rsidRPr="000633A9">
        <w:t xml:space="preserve">Figure </w:t>
      </w:r>
      <w:bookmarkEnd w:id="3"/>
      <w:r>
        <w:t>2</w:t>
      </w:r>
      <w:r w:rsidRPr="000633A9">
        <w:t xml:space="preserve"> Results of mixed-effects analysis of the average group response to punctate, n=24 (A) and cold, n=20 (B) stimuli prior to surgery.</w:t>
      </w:r>
      <w:bookmarkEnd w:id="4"/>
    </w:p>
    <w:p w:rsidR="009C24E4" w:rsidRPr="000633A9" w:rsidRDefault="009C24E4" w:rsidP="009C24E4">
      <w:r w:rsidRPr="000633A9">
        <w:rPr>
          <w:noProof/>
          <w:lang w:val="en-IN" w:eastAsia="en-IN"/>
        </w:rPr>
        <w:drawing>
          <wp:inline distT="0" distB="0" distL="0" distR="0">
            <wp:extent cx="5270500" cy="3938750"/>
            <wp:effectExtent l="0" t="0" r="0" b="0"/>
            <wp:docPr id="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70500" cy="3938750"/>
                    </a:xfrm>
                    <a:prstGeom prst="rect">
                      <a:avLst/>
                    </a:prstGeom>
                    <a:noFill/>
                    <a:ln>
                      <a:noFill/>
                    </a:ln>
                  </pic:spPr>
                </pic:pic>
              </a:graphicData>
            </a:graphic>
          </wp:inline>
        </w:drawing>
      </w:r>
    </w:p>
    <w:p w:rsidR="009C24E4" w:rsidRDefault="009C24E4" w:rsidP="009C24E4">
      <w:pPr>
        <w:rPr>
          <w:sz w:val="22"/>
          <w:szCs w:val="22"/>
        </w:rPr>
      </w:pPr>
      <w:r w:rsidRPr="000633A9">
        <w:rPr>
          <w:sz w:val="22"/>
          <w:szCs w:val="22"/>
        </w:rPr>
        <w:t>All results are corrected for multiple comparisons (Z score &gt;2.3, P&lt;0.05).</w:t>
      </w:r>
      <w:r>
        <w:rPr>
          <w:sz w:val="22"/>
          <w:szCs w:val="22"/>
        </w:rPr>
        <w:t xml:space="preserve"> </w:t>
      </w:r>
      <w:r w:rsidRPr="000633A9">
        <w:rPr>
          <w:sz w:val="22"/>
          <w:szCs w:val="22"/>
        </w:rPr>
        <w:t xml:space="preserve">Yellow=significantly increased activity, blue=significantly decreased activity. </w:t>
      </w:r>
      <w:proofErr w:type="spellStart"/>
      <w:r w:rsidRPr="000633A9">
        <w:rPr>
          <w:sz w:val="22"/>
          <w:szCs w:val="22"/>
        </w:rPr>
        <w:t>SMA</w:t>
      </w:r>
      <w:proofErr w:type="spellEnd"/>
      <w:r w:rsidRPr="000633A9">
        <w:rPr>
          <w:sz w:val="22"/>
          <w:szCs w:val="22"/>
        </w:rPr>
        <w:t xml:space="preserve">=supplementary motor area; </w:t>
      </w:r>
      <w:proofErr w:type="spellStart"/>
      <w:r w:rsidRPr="000633A9">
        <w:rPr>
          <w:sz w:val="22"/>
          <w:szCs w:val="22"/>
        </w:rPr>
        <w:t>mACC</w:t>
      </w:r>
      <w:proofErr w:type="spellEnd"/>
      <w:r w:rsidRPr="000633A9">
        <w:rPr>
          <w:sz w:val="22"/>
          <w:szCs w:val="22"/>
        </w:rPr>
        <w:t xml:space="preserve">=mid anterior </w:t>
      </w:r>
      <w:proofErr w:type="spellStart"/>
      <w:r w:rsidRPr="000633A9">
        <w:rPr>
          <w:sz w:val="22"/>
          <w:szCs w:val="22"/>
        </w:rPr>
        <w:t>cingulate</w:t>
      </w:r>
      <w:proofErr w:type="spellEnd"/>
      <w:r w:rsidRPr="000633A9">
        <w:rPr>
          <w:sz w:val="22"/>
          <w:szCs w:val="22"/>
        </w:rPr>
        <w:t xml:space="preserve"> cortex; </w:t>
      </w:r>
      <w:proofErr w:type="spellStart"/>
      <w:r w:rsidRPr="000633A9">
        <w:rPr>
          <w:sz w:val="22"/>
          <w:szCs w:val="22"/>
        </w:rPr>
        <w:t>SII</w:t>
      </w:r>
      <w:proofErr w:type="spellEnd"/>
      <w:r w:rsidRPr="000633A9">
        <w:rPr>
          <w:sz w:val="22"/>
          <w:szCs w:val="22"/>
        </w:rPr>
        <w:t xml:space="preserve">=secondary </w:t>
      </w:r>
      <w:proofErr w:type="spellStart"/>
      <w:r w:rsidRPr="000633A9">
        <w:rPr>
          <w:sz w:val="22"/>
          <w:szCs w:val="22"/>
        </w:rPr>
        <w:t>somatosensory</w:t>
      </w:r>
      <w:proofErr w:type="spellEnd"/>
      <w:r w:rsidRPr="000633A9">
        <w:rPr>
          <w:sz w:val="22"/>
          <w:szCs w:val="22"/>
        </w:rPr>
        <w:t xml:space="preserve"> area; </w:t>
      </w:r>
      <w:proofErr w:type="spellStart"/>
      <w:r w:rsidRPr="000633A9">
        <w:rPr>
          <w:sz w:val="22"/>
          <w:szCs w:val="22"/>
        </w:rPr>
        <w:t>PCN</w:t>
      </w:r>
      <w:proofErr w:type="spellEnd"/>
      <w:r w:rsidRPr="000633A9">
        <w:rPr>
          <w:sz w:val="22"/>
          <w:szCs w:val="22"/>
        </w:rPr>
        <w:t>=</w:t>
      </w:r>
      <w:proofErr w:type="spellStart"/>
      <w:r w:rsidRPr="000633A9">
        <w:rPr>
          <w:sz w:val="22"/>
          <w:szCs w:val="22"/>
        </w:rPr>
        <w:t>precuneous</w:t>
      </w:r>
      <w:proofErr w:type="spellEnd"/>
      <w:r w:rsidRPr="000633A9">
        <w:rPr>
          <w:sz w:val="22"/>
          <w:szCs w:val="22"/>
        </w:rPr>
        <w:t xml:space="preserve">; </w:t>
      </w:r>
      <w:proofErr w:type="spellStart"/>
      <w:r w:rsidRPr="000633A9">
        <w:rPr>
          <w:sz w:val="22"/>
          <w:szCs w:val="22"/>
        </w:rPr>
        <w:t>aPC</w:t>
      </w:r>
      <w:proofErr w:type="spellEnd"/>
      <w:r w:rsidRPr="000633A9">
        <w:rPr>
          <w:sz w:val="22"/>
          <w:szCs w:val="22"/>
        </w:rPr>
        <w:t xml:space="preserve">=anterior </w:t>
      </w:r>
      <w:proofErr w:type="spellStart"/>
      <w:r w:rsidRPr="000633A9">
        <w:rPr>
          <w:sz w:val="22"/>
          <w:szCs w:val="22"/>
        </w:rPr>
        <w:t>paracingulate</w:t>
      </w:r>
      <w:proofErr w:type="spellEnd"/>
      <w:r w:rsidRPr="000633A9">
        <w:rPr>
          <w:sz w:val="22"/>
          <w:szCs w:val="22"/>
        </w:rPr>
        <w:t xml:space="preserve"> cortex. Images are displayed in radiological convention with MNI co-ordinates given.</w:t>
      </w:r>
    </w:p>
    <w:p w:rsidR="009C24E4" w:rsidRDefault="009C24E4">
      <w:pPr>
        <w:rPr>
          <w:rFonts w:asciiTheme="majorHAnsi" w:eastAsiaTheme="minorEastAsia" w:hAnsiTheme="majorHAnsi"/>
          <w:b/>
          <w:bCs/>
          <w:color w:val="000000" w:themeColor="text1"/>
          <w:szCs w:val="18"/>
        </w:rPr>
      </w:pPr>
      <w:r>
        <w:br w:type="page"/>
      </w:r>
    </w:p>
    <w:p w:rsidR="00241DB7" w:rsidRPr="000633A9" w:rsidRDefault="00241DB7" w:rsidP="00241DB7">
      <w:pPr>
        <w:pStyle w:val="Caption"/>
        <w:spacing w:line="240" w:lineRule="auto"/>
      </w:pPr>
      <w:r w:rsidRPr="000633A9">
        <w:t xml:space="preserve">Figure </w:t>
      </w:r>
      <w:bookmarkEnd w:id="5"/>
      <w:r w:rsidR="009C24E4">
        <w:t>3</w:t>
      </w:r>
      <w:r w:rsidRPr="000633A9">
        <w:t xml:space="preserve"> Region of interest analysis for the contrast of neuropathic</w:t>
      </w:r>
      <w:r>
        <w:t>-like</w:t>
      </w:r>
      <w:r w:rsidRPr="000633A9">
        <w:t xml:space="preserve"> &gt; nociceptive, in response to punctate stimulation, and correlation between change in % BOLD signal response and severity of neuropathic</w:t>
      </w:r>
      <w:r>
        <w:t>-like</w:t>
      </w:r>
      <w:r w:rsidRPr="000633A9">
        <w:t xml:space="preserve"> pain symptoms for the </w:t>
      </w:r>
      <w:r>
        <w:t>NCF</w:t>
      </w:r>
      <w:r w:rsidRPr="000633A9">
        <w:t>, n=24.</w:t>
      </w:r>
      <w:bookmarkEnd w:id="6"/>
      <w:r w:rsidRPr="000633A9">
        <w:t xml:space="preserve"> </w:t>
      </w:r>
      <w:r w:rsidRPr="000633A9">
        <w:rPr>
          <w:noProof/>
        </w:rPr>
        <w:t xml:space="preserve"> </w:t>
      </w:r>
    </w:p>
    <w:p w:rsidR="00241DB7" w:rsidRDefault="003273CA" w:rsidP="00B33B22">
      <w:r w:rsidRPr="003273CA">
        <w:rPr>
          <w:noProof/>
        </w:rPr>
        <w:pict>
          <v:rect id="Rectangle 3" o:spid="_x0000_s1026" style="position:absolute;margin-left:.9pt;margin-top:15pt;width:16.2pt;height:19.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" fillcolor="black [3200]" strokecolor="black [1600]" strokeweight="1pt"/>
        </w:pict>
      </w:r>
    </w:p>
    <w:p w:rsidR="00241DB7" w:rsidRDefault="00241DB7">
      <w:pPr>
        <w:rPr>
          <w:b/>
        </w:rPr>
      </w:pPr>
      <w:r w:rsidRPr="000633A9">
        <w:rPr>
          <w:noProof/>
          <w:lang w:val="en-IN" w:eastAsia="en-IN"/>
        </w:rPr>
        <w:drawing>
          <wp:inline distT="0" distB="0" distL="0" distR="0">
            <wp:extent cx="5269979" cy="1818005"/>
            <wp:effectExtent l="0" t="0" r="635" b="0"/>
            <wp:docPr id="6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t="49515"/>
                    <a:stretch/>
                  </pic:blipFill>
                  <pic:spPr bwMode="auto">
                    <a:xfrm>
                      <a:off x="0" y="0"/>
                      <a:ext cx="5270500" cy="181818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241DB7" w:rsidRPr="000633A9" w:rsidRDefault="00241DB7" w:rsidP="00241DB7">
      <w:r w:rsidRPr="000633A9">
        <w:rPr>
          <w:sz w:val="22"/>
          <w:szCs w:val="22"/>
        </w:rPr>
        <w:t xml:space="preserve">Test statistics were generated from the </w:t>
      </w:r>
      <w:proofErr w:type="spellStart"/>
      <w:r w:rsidRPr="000633A9">
        <w:rPr>
          <w:sz w:val="22"/>
          <w:szCs w:val="22"/>
        </w:rPr>
        <w:t>GLM</w:t>
      </w:r>
      <w:proofErr w:type="spellEnd"/>
      <w:r w:rsidRPr="000633A9">
        <w:rPr>
          <w:sz w:val="22"/>
          <w:szCs w:val="22"/>
        </w:rPr>
        <w:t xml:space="preserve"> design and </w:t>
      </w:r>
      <w:proofErr w:type="spellStart"/>
      <w:r w:rsidRPr="000633A9">
        <w:rPr>
          <w:sz w:val="22"/>
          <w:szCs w:val="22"/>
        </w:rPr>
        <w:t>thresholded</w:t>
      </w:r>
      <w:proofErr w:type="spellEnd"/>
      <w:r w:rsidRPr="000633A9">
        <w:rPr>
          <w:sz w:val="22"/>
          <w:szCs w:val="22"/>
        </w:rPr>
        <w:t xml:space="preserve"> using threshold-free cluster enhancement (TFCE) and corrected to a p-value of &lt;0.05. Images are displayed in radiological convention with MNI co-ordinates given.</w:t>
      </w:r>
    </w:p>
    <w:p w:rsidR="00FC598A" w:rsidRDefault="00FC598A">
      <w:pPr>
        <w:rPr>
          <w:b/>
        </w:rPr>
      </w:pPr>
    </w:p>
    <w:p w:rsidR="00CF3E82" w:rsidRDefault="001F43C3">
      <w:pPr>
        <w:rPr>
          <w:b/>
        </w:rPr>
      </w:pPr>
      <w:r>
        <w:rPr>
          <w:b/>
        </w:rPr>
        <w:t>Figure 4</w:t>
      </w:r>
      <w:r w:rsidR="006C2EA8" w:rsidRPr="006C2EA8">
        <w:rPr>
          <w:b/>
        </w:rPr>
        <w:t xml:space="preserve"> Relationship between fMRI activation prior to surgery and clinical outcome at 12 months</w:t>
      </w:r>
      <w:r w:rsidR="006C2EA8">
        <w:rPr>
          <w:b/>
        </w:rPr>
        <w:t xml:space="preserve"> in the rostra</w:t>
      </w:r>
      <w:r w:rsidR="005151A7">
        <w:rPr>
          <w:b/>
        </w:rPr>
        <w:t xml:space="preserve">l anterior cingulate cortex (A), </w:t>
      </w:r>
      <w:r w:rsidR="006C2EA8">
        <w:rPr>
          <w:b/>
        </w:rPr>
        <w:t>n=19.</w:t>
      </w:r>
    </w:p>
    <w:p w:rsidR="006C2EA8" w:rsidRDefault="006C2EA8">
      <w:pPr>
        <w:rPr>
          <w:b/>
        </w:rPr>
      </w:pPr>
    </w:p>
    <w:p w:rsidR="00D333D7" w:rsidRDefault="00D333D7">
      <w:pPr>
        <w:rPr>
          <w:b/>
        </w:rPr>
      </w:pPr>
    </w:p>
    <w:p w:rsidR="00024326" w:rsidRDefault="003617A7">
      <w:pPr>
        <w:rPr>
          <w:b/>
        </w:rPr>
      </w:pPr>
      <w:r w:rsidRPr="003617A7">
        <w:rPr>
          <w:b/>
          <w:noProof/>
          <w:lang w:val="en-IN" w:eastAsia="en-IN"/>
        </w:rPr>
        <w:drawing>
          <wp:inline distT="0" distB="0" distL="0" distR="0">
            <wp:extent cx="4000666" cy="29413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srcRect l="3155" t="3549" r="1434"/>
                    <a:stretch/>
                  </pic:blipFill>
                  <pic:spPr bwMode="auto">
                    <a:xfrm>
                      <a:off x="0" y="0"/>
                      <a:ext cx="4134415" cy="303965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3617A7" w:rsidRDefault="003617A7">
      <w:pPr>
        <w:rPr>
          <w:b/>
        </w:rPr>
      </w:pPr>
    </w:p>
    <w:p w:rsidR="006C2EA8" w:rsidRDefault="006C2EA8">
      <w:pPr>
        <w:rPr>
          <w:b/>
        </w:rPr>
      </w:pPr>
    </w:p>
    <w:p w:rsidR="00B33B22" w:rsidRDefault="00B33B22">
      <w:pPr>
        <w:rPr>
          <w:b/>
        </w:rPr>
      </w:pPr>
    </w:p>
    <w:p w:rsidR="00B33B22" w:rsidRDefault="00B33B22">
      <w:pPr>
        <w:rPr>
          <w:b/>
        </w:rPr>
      </w:pPr>
    </w:p>
    <w:p w:rsidR="00B33B22" w:rsidRDefault="00B33B22">
      <w:pPr>
        <w:rPr>
          <w:b/>
        </w:rPr>
      </w:pPr>
    </w:p>
    <w:p w:rsidR="00B33B22" w:rsidRDefault="00B33B22">
      <w:pPr>
        <w:rPr>
          <w:b/>
        </w:rPr>
      </w:pPr>
    </w:p>
    <w:p w:rsidR="00B33B22" w:rsidRDefault="00B33B22">
      <w:pPr>
        <w:rPr>
          <w:b/>
        </w:rPr>
      </w:pPr>
    </w:p>
    <w:p w:rsidR="00B33B22" w:rsidRDefault="00B33B22">
      <w:pPr>
        <w:rPr>
          <w:b/>
        </w:rPr>
      </w:pPr>
    </w:p>
    <w:p w:rsidR="00B33B22" w:rsidRDefault="00B33B22">
      <w:pPr>
        <w:rPr>
          <w:b/>
        </w:rPr>
      </w:pPr>
    </w:p>
    <w:p w:rsidR="00B33B22" w:rsidRDefault="00B33B22">
      <w:pPr>
        <w:rPr>
          <w:b/>
        </w:rPr>
      </w:pPr>
    </w:p>
    <w:p w:rsidR="00B33B22" w:rsidRDefault="00B33B22">
      <w:pPr>
        <w:rPr>
          <w:b/>
        </w:rPr>
      </w:pPr>
    </w:p>
    <w:p w:rsidR="00B33B22" w:rsidRDefault="00B33B22">
      <w:pPr>
        <w:rPr>
          <w:b/>
        </w:rPr>
      </w:pPr>
    </w:p>
    <w:p w:rsidR="00B33B22" w:rsidRDefault="00B33B22">
      <w:pPr>
        <w:rPr>
          <w:b/>
        </w:rPr>
      </w:pPr>
    </w:p>
    <w:p w:rsidR="00B33B22" w:rsidRDefault="00B33B22">
      <w:pPr>
        <w:rPr>
          <w:b/>
        </w:rPr>
      </w:pPr>
    </w:p>
    <w:p w:rsidR="00196D70" w:rsidRDefault="00B33B22">
      <w:pPr>
        <w:rPr>
          <w:b/>
          <w:u w:val="single"/>
        </w:rPr>
      </w:pPr>
      <w:r w:rsidRPr="00725773">
        <w:rPr>
          <w:b/>
          <w:u w:val="single"/>
        </w:rPr>
        <w:t>References</w:t>
      </w:r>
    </w:p>
    <w:p w:rsidR="00725773" w:rsidRPr="00725773" w:rsidRDefault="00725773">
      <w:pPr>
        <w:rPr>
          <w:b/>
          <w:u w:val="single"/>
        </w:rPr>
      </w:pPr>
    </w:p>
    <w:p w:rsidR="00AD791A" w:rsidRPr="00AD791A" w:rsidRDefault="003273CA" w:rsidP="00AD791A">
      <w:pPr>
        <w:pStyle w:val="EndNoteBibliography"/>
        <w:rPr>
          <w:noProof/>
        </w:rPr>
      </w:pPr>
      <w:r w:rsidRPr="003273CA">
        <w:rPr>
          <w:b/>
        </w:rPr>
        <w:fldChar w:fldCharType="begin"/>
      </w:r>
      <w:r w:rsidR="00196D70">
        <w:rPr>
          <w:b/>
        </w:rPr>
        <w:instrText xml:space="preserve"> ADDIN EN.REFLIST </w:instrText>
      </w:r>
      <w:r w:rsidRPr="003273CA">
        <w:rPr>
          <w:b/>
        </w:rPr>
        <w:fldChar w:fldCharType="separate"/>
      </w:r>
      <w:r w:rsidR="00AD791A" w:rsidRPr="00AD791A">
        <w:rPr>
          <w:noProof/>
        </w:rPr>
        <w:t>1.</w:t>
      </w:r>
      <w:r w:rsidR="00AD791A" w:rsidRPr="00AD791A">
        <w:rPr>
          <w:noProof/>
        </w:rPr>
        <w:tab/>
        <w:t>Jesper L. R. Andersson MJaSS. Non-linear optimisation. FMRIB technical report TR07JA1, 2007. 2007.</w:t>
      </w:r>
    </w:p>
    <w:p w:rsidR="00AD791A" w:rsidRPr="00AD791A" w:rsidRDefault="00AD791A" w:rsidP="00AD791A">
      <w:pPr>
        <w:pStyle w:val="EndNoteBibliography"/>
        <w:rPr>
          <w:noProof/>
        </w:rPr>
      </w:pPr>
      <w:r w:rsidRPr="00AD791A">
        <w:rPr>
          <w:noProof/>
        </w:rPr>
        <w:t>2.</w:t>
      </w:r>
      <w:r w:rsidRPr="00AD791A">
        <w:rPr>
          <w:noProof/>
        </w:rPr>
        <w:tab/>
        <w:t>Brooks JC, Beckmann CF, Miller KL, Wise RG, Porro CA, Tracey I, et al. Physiological noise modelling for spinal functional magnetic resonance imaging studies. NeuroImage. 2008;39(2):680-92.</w:t>
      </w:r>
    </w:p>
    <w:p w:rsidR="00AD791A" w:rsidRPr="00AD791A" w:rsidRDefault="00AD791A" w:rsidP="00AD791A">
      <w:pPr>
        <w:pStyle w:val="EndNoteBibliography"/>
        <w:rPr>
          <w:noProof/>
        </w:rPr>
      </w:pPr>
      <w:r w:rsidRPr="00AD791A">
        <w:rPr>
          <w:noProof/>
        </w:rPr>
        <w:t>3.</w:t>
      </w:r>
      <w:r w:rsidRPr="00AD791A">
        <w:rPr>
          <w:noProof/>
        </w:rPr>
        <w:tab/>
        <w:t>Woolrich M. Robust group analysis using outlier inference. NeuroImage. 2008;41(2):286-301.</w:t>
      </w:r>
    </w:p>
    <w:p w:rsidR="00AD791A" w:rsidRPr="00AD791A" w:rsidRDefault="00AD791A" w:rsidP="00AD791A">
      <w:pPr>
        <w:pStyle w:val="EndNoteBibliography"/>
        <w:rPr>
          <w:noProof/>
        </w:rPr>
      </w:pPr>
      <w:r w:rsidRPr="00AD791A">
        <w:rPr>
          <w:noProof/>
        </w:rPr>
        <w:t>4.</w:t>
      </w:r>
      <w:r w:rsidRPr="00AD791A">
        <w:rPr>
          <w:noProof/>
        </w:rPr>
        <w:tab/>
        <w:t>Smith SM, Nichols TE. Threshold-free cluster enhancement: addressing problems of smoothing, threshold dependence and localisation in cluster inference. NeuroImage. 2009;44(1):83-98.</w:t>
      </w:r>
    </w:p>
    <w:p w:rsidR="00AD791A" w:rsidRPr="00AD791A" w:rsidRDefault="00AD791A" w:rsidP="00AD791A">
      <w:pPr>
        <w:pStyle w:val="EndNoteBibliography"/>
        <w:rPr>
          <w:noProof/>
        </w:rPr>
      </w:pPr>
      <w:r w:rsidRPr="00AD791A">
        <w:rPr>
          <w:noProof/>
        </w:rPr>
        <w:t>5.</w:t>
      </w:r>
      <w:r w:rsidRPr="00AD791A">
        <w:rPr>
          <w:noProof/>
        </w:rPr>
        <w:tab/>
        <w:t>Zambreanu L, Wise RG, Brooks JC, Iannetti GD, Tracey I. A role for the brainstem in central sensitisation in humans. Evidence from functional magnetic resonance imaging. Pain. 2005;114(3):397-407.</w:t>
      </w:r>
    </w:p>
    <w:p w:rsidR="00AD791A" w:rsidRPr="00AD791A" w:rsidRDefault="00AD791A" w:rsidP="00AD791A">
      <w:pPr>
        <w:pStyle w:val="EndNoteBibliography"/>
        <w:rPr>
          <w:noProof/>
        </w:rPr>
      </w:pPr>
      <w:r w:rsidRPr="00AD791A">
        <w:rPr>
          <w:noProof/>
        </w:rPr>
        <w:t>6.</w:t>
      </w:r>
      <w:r w:rsidRPr="00AD791A">
        <w:rPr>
          <w:noProof/>
        </w:rPr>
        <w:tab/>
        <w:t>Hemington KS, Coulombe MA. The periaqueductal gray and descending pain modulation: Why should we study them and what role do they play in chronic pain? Journal of neurophysiology. 2015:jn 00998 2014.</w:t>
      </w:r>
    </w:p>
    <w:p w:rsidR="00AD791A" w:rsidRPr="00AD791A" w:rsidRDefault="00AD791A" w:rsidP="00AD791A">
      <w:pPr>
        <w:pStyle w:val="EndNoteBibliography"/>
        <w:rPr>
          <w:noProof/>
        </w:rPr>
      </w:pPr>
      <w:r w:rsidRPr="00AD791A">
        <w:rPr>
          <w:noProof/>
        </w:rPr>
        <w:t>7.</w:t>
      </w:r>
      <w:r w:rsidRPr="00AD791A">
        <w:rPr>
          <w:noProof/>
        </w:rPr>
        <w:tab/>
        <w:t>Gebhart GF. Descending modulation of pain. Neurosci Biobehav Rev. 2004;27(8):729-37.</w:t>
      </w:r>
    </w:p>
    <w:p w:rsidR="00AD791A" w:rsidRPr="00AD791A" w:rsidRDefault="00AD791A" w:rsidP="00AD791A">
      <w:pPr>
        <w:pStyle w:val="EndNoteBibliography"/>
        <w:rPr>
          <w:noProof/>
        </w:rPr>
      </w:pPr>
      <w:r w:rsidRPr="00AD791A">
        <w:rPr>
          <w:noProof/>
        </w:rPr>
        <w:t>8.</w:t>
      </w:r>
      <w:r w:rsidRPr="00AD791A">
        <w:rPr>
          <w:noProof/>
        </w:rPr>
        <w:tab/>
        <w:t>Bee LA, Dickenson AH. Descending facilitation from the brainstem determines behavioural and neuronal hypersensitivity following nerve injury and efficacy of pregabalin. Pain. 2008;140(1):209-23.</w:t>
      </w:r>
    </w:p>
    <w:p w:rsidR="00AD791A" w:rsidRPr="00AD791A" w:rsidRDefault="00AD791A" w:rsidP="00AD791A">
      <w:pPr>
        <w:pStyle w:val="EndNoteBibliography"/>
        <w:rPr>
          <w:noProof/>
        </w:rPr>
      </w:pPr>
      <w:r w:rsidRPr="00AD791A">
        <w:rPr>
          <w:noProof/>
        </w:rPr>
        <w:t>9.</w:t>
      </w:r>
      <w:r w:rsidRPr="00AD791A">
        <w:rPr>
          <w:noProof/>
        </w:rPr>
        <w:tab/>
        <w:t>Ossipov MH, Dussor GO, Porreca F. Central modulation of pain. The Journal of clinical investigation. 2010;120(11):3779-87.</w:t>
      </w:r>
    </w:p>
    <w:p w:rsidR="00AD791A" w:rsidRPr="00AD791A" w:rsidRDefault="00AD791A" w:rsidP="00AD791A">
      <w:pPr>
        <w:pStyle w:val="EndNoteBibliography"/>
        <w:rPr>
          <w:noProof/>
        </w:rPr>
      </w:pPr>
      <w:r w:rsidRPr="00AD791A">
        <w:rPr>
          <w:noProof/>
        </w:rPr>
        <w:t>10.</w:t>
      </w:r>
      <w:r w:rsidRPr="00AD791A">
        <w:rPr>
          <w:noProof/>
        </w:rPr>
        <w:tab/>
        <w:t>Beckmann CF, Smith SM. Probabilistic independent component analysis for functional magnetic resonance imaging. IEEE Trans Med Imaging. 2004;23(2):137-52.</w:t>
      </w:r>
    </w:p>
    <w:p w:rsidR="00AD791A" w:rsidRPr="00AD791A" w:rsidRDefault="00AD791A" w:rsidP="00AD791A">
      <w:pPr>
        <w:pStyle w:val="EndNoteBibliography"/>
        <w:rPr>
          <w:noProof/>
        </w:rPr>
      </w:pPr>
      <w:r w:rsidRPr="00AD791A">
        <w:rPr>
          <w:noProof/>
        </w:rPr>
        <w:t>11.</w:t>
      </w:r>
      <w:r w:rsidRPr="00AD791A">
        <w:rPr>
          <w:noProof/>
        </w:rPr>
        <w:tab/>
        <w:t>Minka T. Automatic choice of dimensionality for PCA. . Technical Report 514, MIT Media Lab Vision and Modeling Group. 2000.</w:t>
      </w:r>
    </w:p>
    <w:p w:rsidR="00AD791A" w:rsidRPr="00AD791A" w:rsidRDefault="00AD791A" w:rsidP="00AD791A">
      <w:pPr>
        <w:pStyle w:val="EndNoteBibliography"/>
        <w:rPr>
          <w:noProof/>
        </w:rPr>
      </w:pPr>
      <w:r w:rsidRPr="00AD791A">
        <w:rPr>
          <w:noProof/>
        </w:rPr>
        <w:t>12.</w:t>
      </w:r>
      <w:r w:rsidRPr="00AD791A">
        <w:rPr>
          <w:noProof/>
        </w:rPr>
        <w:tab/>
        <w:t>Hyvarinen A. Fast and robust fixed-point algorithms for independent component analysis. IEEE Trans Neural Netw. 1999;10(3):626-34.</w:t>
      </w:r>
    </w:p>
    <w:p w:rsidR="00AD791A" w:rsidRPr="00AD791A" w:rsidRDefault="00AD791A" w:rsidP="00AD791A">
      <w:pPr>
        <w:pStyle w:val="EndNoteBibliography"/>
        <w:rPr>
          <w:noProof/>
        </w:rPr>
      </w:pPr>
      <w:r w:rsidRPr="00AD791A">
        <w:rPr>
          <w:noProof/>
        </w:rPr>
        <w:t>13.</w:t>
      </w:r>
      <w:r w:rsidRPr="00AD791A">
        <w:rPr>
          <w:noProof/>
        </w:rPr>
        <w:tab/>
        <w:t>Navratilova E, Morimura K, Xie JY, Atcherley CW, Ossipov MH, Porreca F. Positive emotions and brain reward circuits in chronic pain. J Comp Neurol. 2016;524(8):1646-52.</w:t>
      </w:r>
    </w:p>
    <w:p w:rsidR="00B33B22" w:rsidRPr="006C2EA8" w:rsidRDefault="003273CA">
      <w:pPr>
        <w:rPr>
          <w:b/>
        </w:rPr>
      </w:pPr>
      <w:r>
        <w:rPr>
          <w:b/>
        </w:rPr>
        <w:fldChar w:fldCharType="end"/>
      </w:r>
    </w:p>
    <w:sectPr w:rsidR="00B33B22" w:rsidRPr="006C2EA8" w:rsidSect="00A83757">
      <w:pgSz w:w="11900" w:h="16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1"/>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r0p9p2yr0295es9xpvzprmas9dvrz2t555&quot;&gt;Epidemiology TKR&lt;record-ids&gt;&lt;item&gt;373&lt;/item&gt;&lt;item&gt;474&lt;/item&gt;&lt;item&gt;925&lt;/item&gt;&lt;item&gt;930&lt;/item&gt;&lt;item&gt;934&lt;/item&gt;&lt;item&gt;959&lt;/item&gt;&lt;item&gt;961&lt;/item&gt;&lt;item&gt;969&lt;/item&gt;&lt;item&gt;1082&lt;/item&gt;&lt;item&gt;3815&lt;/item&gt;&lt;item&gt;3817&lt;/item&gt;&lt;item&gt;3818&lt;/item&gt;&lt;item&gt;3820&lt;/item&gt;&lt;/record-ids&gt;&lt;/item&gt;&lt;/Libraries&gt;"/>
    <w:docVar w:name="LastUserInfo" w:val="|Name: Sriram N | SytemName: U2_B65_PRE | Username: 0000320 | IP Address: 10.110.1.121 | TandF 7.2  Last updated on 19, November 2018 13:37:35 |  |  |"/>
  </w:docVars>
  <w:rsids>
    <w:rsidRoot w:val="00CF3E82"/>
    <w:rsid w:val="000239DA"/>
    <w:rsid w:val="00024326"/>
    <w:rsid w:val="000253F7"/>
    <w:rsid w:val="00046DE1"/>
    <w:rsid w:val="00064860"/>
    <w:rsid w:val="0008719E"/>
    <w:rsid w:val="00097CFA"/>
    <w:rsid w:val="000F1E73"/>
    <w:rsid w:val="000F6354"/>
    <w:rsid w:val="00142885"/>
    <w:rsid w:val="00184CF4"/>
    <w:rsid w:val="00196D70"/>
    <w:rsid w:val="001E5153"/>
    <w:rsid w:val="001F43C3"/>
    <w:rsid w:val="00201272"/>
    <w:rsid w:val="002022C9"/>
    <w:rsid w:val="00216F48"/>
    <w:rsid w:val="00237B2B"/>
    <w:rsid w:val="00241DB7"/>
    <w:rsid w:val="00262C89"/>
    <w:rsid w:val="00271BB0"/>
    <w:rsid w:val="002903A1"/>
    <w:rsid w:val="003273CA"/>
    <w:rsid w:val="003617A7"/>
    <w:rsid w:val="003645B0"/>
    <w:rsid w:val="003B09D9"/>
    <w:rsid w:val="0043158B"/>
    <w:rsid w:val="004810C4"/>
    <w:rsid w:val="005151A7"/>
    <w:rsid w:val="005413E0"/>
    <w:rsid w:val="00586F42"/>
    <w:rsid w:val="005A1AF7"/>
    <w:rsid w:val="005D6A56"/>
    <w:rsid w:val="00612303"/>
    <w:rsid w:val="00621928"/>
    <w:rsid w:val="00641AC0"/>
    <w:rsid w:val="006C2EA8"/>
    <w:rsid w:val="0071665C"/>
    <w:rsid w:val="00725773"/>
    <w:rsid w:val="00741C3E"/>
    <w:rsid w:val="007677BF"/>
    <w:rsid w:val="00777082"/>
    <w:rsid w:val="007A51E7"/>
    <w:rsid w:val="00864208"/>
    <w:rsid w:val="00865478"/>
    <w:rsid w:val="008A3EE8"/>
    <w:rsid w:val="008C102C"/>
    <w:rsid w:val="008D067D"/>
    <w:rsid w:val="008E10A4"/>
    <w:rsid w:val="0096143D"/>
    <w:rsid w:val="009C24E4"/>
    <w:rsid w:val="009C27E1"/>
    <w:rsid w:val="009E43CD"/>
    <w:rsid w:val="009F5C5D"/>
    <w:rsid w:val="00A7052F"/>
    <w:rsid w:val="00A83757"/>
    <w:rsid w:val="00AD791A"/>
    <w:rsid w:val="00B13B12"/>
    <w:rsid w:val="00B33B22"/>
    <w:rsid w:val="00B55C5B"/>
    <w:rsid w:val="00BB75C1"/>
    <w:rsid w:val="00C06D27"/>
    <w:rsid w:val="00C073A7"/>
    <w:rsid w:val="00C7241B"/>
    <w:rsid w:val="00CC2121"/>
    <w:rsid w:val="00CF3E82"/>
    <w:rsid w:val="00D21079"/>
    <w:rsid w:val="00D333D7"/>
    <w:rsid w:val="00D347D5"/>
    <w:rsid w:val="00D54E10"/>
    <w:rsid w:val="00D722DD"/>
    <w:rsid w:val="00D80BC2"/>
    <w:rsid w:val="00E1302A"/>
    <w:rsid w:val="00E3264D"/>
    <w:rsid w:val="00E55C2A"/>
    <w:rsid w:val="00EA73FE"/>
    <w:rsid w:val="00EE298D"/>
    <w:rsid w:val="00EE2A77"/>
    <w:rsid w:val="00F267FA"/>
    <w:rsid w:val="00F60C42"/>
    <w:rsid w:val="00F9633F"/>
    <w:rsid w:val="00FC598A"/>
    <w:rsid w:val="00FF743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73C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3EE8"/>
    <w:rPr>
      <w:color w:val="0563C1" w:themeColor="hyperlink"/>
      <w:u w:val="single"/>
    </w:rPr>
  </w:style>
  <w:style w:type="character" w:customStyle="1" w:styleId="UnresolvedMention">
    <w:name w:val="Unresolved Mention"/>
    <w:basedOn w:val="DefaultParagraphFont"/>
    <w:uiPriority w:val="99"/>
    <w:rsid w:val="008A3EE8"/>
    <w:rPr>
      <w:color w:val="605E5C"/>
      <w:shd w:val="clear" w:color="auto" w:fill="E1DFDD"/>
    </w:rPr>
  </w:style>
  <w:style w:type="paragraph" w:styleId="Caption">
    <w:name w:val="caption"/>
    <w:basedOn w:val="Normal"/>
    <w:next w:val="Normal"/>
    <w:uiPriority w:val="35"/>
    <w:unhideWhenUsed/>
    <w:qFormat/>
    <w:rsid w:val="00216F48"/>
    <w:pPr>
      <w:spacing w:after="200" w:line="480" w:lineRule="auto"/>
    </w:pPr>
    <w:rPr>
      <w:rFonts w:asciiTheme="majorHAnsi" w:eastAsiaTheme="minorEastAsia" w:hAnsiTheme="majorHAnsi"/>
      <w:b/>
      <w:bCs/>
      <w:color w:val="000000" w:themeColor="text1"/>
      <w:szCs w:val="18"/>
    </w:rPr>
  </w:style>
  <w:style w:type="paragraph" w:styleId="BalloonText">
    <w:name w:val="Balloon Text"/>
    <w:basedOn w:val="Normal"/>
    <w:link w:val="BalloonTextChar"/>
    <w:uiPriority w:val="99"/>
    <w:semiHidden/>
    <w:unhideWhenUsed/>
    <w:rsid w:val="00196D7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96D70"/>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196D70"/>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96D70"/>
    <w:rPr>
      <w:rFonts w:ascii="Calibri" w:hAnsi="Calibri" w:cs="Calibri"/>
      <w:lang w:val="en-US"/>
    </w:rPr>
  </w:style>
  <w:style w:type="paragraph" w:customStyle="1" w:styleId="EndNoteBibliography">
    <w:name w:val="EndNote Bibliography"/>
    <w:basedOn w:val="Normal"/>
    <w:link w:val="EndNoteBibliographyChar"/>
    <w:rsid w:val="00196D70"/>
    <w:rPr>
      <w:rFonts w:ascii="Calibri" w:hAnsi="Calibri" w:cs="Calibri"/>
      <w:lang w:val="en-US"/>
    </w:rPr>
  </w:style>
  <w:style w:type="character" w:customStyle="1" w:styleId="EndNoteBibliographyChar">
    <w:name w:val="EndNote Bibliography Char"/>
    <w:basedOn w:val="DefaultParagraphFont"/>
    <w:link w:val="EndNoteBibliography"/>
    <w:rsid w:val="00196D70"/>
    <w:rPr>
      <w:rFonts w:ascii="Calibri" w:hAnsi="Calibri" w:cs="Calibri"/>
      <w:lang w:val="en-US"/>
    </w:rPr>
  </w:style>
  <w:style w:type="character" w:styleId="CommentReference">
    <w:name w:val="annotation reference"/>
    <w:basedOn w:val="DefaultParagraphFont"/>
    <w:uiPriority w:val="99"/>
    <w:semiHidden/>
    <w:unhideWhenUsed/>
    <w:rsid w:val="00EE298D"/>
    <w:rPr>
      <w:sz w:val="18"/>
      <w:szCs w:val="18"/>
    </w:rPr>
  </w:style>
  <w:style w:type="paragraph" w:styleId="CommentText">
    <w:name w:val="annotation text"/>
    <w:basedOn w:val="Normal"/>
    <w:link w:val="CommentTextChar"/>
    <w:uiPriority w:val="99"/>
    <w:semiHidden/>
    <w:unhideWhenUsed/>
    <w:rsid w:val="00EE298D"/>
    <w:pPr>
      <w:spacing w:line="480" w:lineRule="auto"/>
    </w:pPr>
    <w:rPr>
      <w:rFonts w:asciiTheme="majorHAnsi" w:eastAsiaTheme="minorEastAsia" w:hAnsiTheme="majorHAnsi"/>
    </w:rPr>
  </w:style>
  <w:style w:type="character" w:customStyle="1" w:styleId="CommentTextChar">
    <w:name w:val="Comment Text Char"/>
    <w:basedOn w:val="DefaultParagraphFont"/>
    <w:link w:val="CommentText"/>
    <w:uiPriority w:val="99"/>
    <w:semiHidden/>
    <w:rsid w:val="00EE298D"/>
    <w:rPr>
      <w:rFonts w:asciiTheme="majorHAnsi" w:eastAsiaTheme="minorEastAsia" w:hAnsiTheme="majorHAnsi"/>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fmrib.ox.ac.uk/fsl" TargetMode="External"/><Relationship Id="rId11" Type="http://schemas.openxmlformats.org/officeDocument/2006/relationships/theme" Target="theme/theme1.xml"/><Relationship Id="rId5" Type="http://schemas.openxmlformats.org/officeDocument/2006/relationships/hyperlink" Target="http://www.fmrib.ox.ac.uk/fsl" TargetMode="External"/><Relationship Id="rId10" Type="http://schemas.openxmlformats.org/officeDocument/2006/relationships/fontTable" Target="fontTable.xml"/><Relationship Id="rId4" Type="http://schemas.openxmlformats.org/officeDocument/2006/relationships/image" Target="media/image1.emf"/><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7</Pages>
  <Words>3630</Words>
  <Characters>20691</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0000320</cp:lastModifiedBy>
  <cp:revision>32</cp:revision>
  <cp:lastPrinted>2018-08-06T10:13:00Z</cp:lastPrinted>
  <dcterms:created xsi:type="dcterms:W3CDTF">2018-06-06T10:30:00Z</dcterms:created>
  <dcterms:modified xsi:type="dcterms:W3CDTF">2019-01-04T14:32:00Z</dcterms:modified>
</cp:coreProperties>
</file>